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49"/>
        <w:gridCol w:w="1122"/>
        <w:gridCol w:w="1075"/>
        <w:gridCol w:w="1326"/>
        <w:gridCol w:w="3741"/>
        <w:gridCol w:w="829"/>
        <w:gridCol w:w="1248"/>
        <w:gridCol w:w="1413"/>
        <w:gridCol w:w="829"/>
        <w:gridCol w:w="754"/>
      </w:tblGrid>
      <w:tr w:rsidR="00CA2EA9" w:rsidRPr="0001000C" w14:paraId="26096967" w14:textId="1935CB13" w:rsidTr="003639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CA2EA9" w:rsidRPr="0001000C" w:rsidRDefault="00CA2EA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402" w:type="pct"/>
            <w:tcBorders>
              <w:left w:val="single" w:sz="4" w:space="0" w:color="auto"/>
              <w:bottom w:val="single" w:sz="18" w:space="0" w:color="auto"/>
              <w:right w:val="single" w:sz="4" w:space="0" w:color="auto"/>
            </w:tcBorders>
          </w:tcPr>
          <w:p w14:paraId="229C2443" w14:textId="28C81D7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85" w:type="pct"/>
            <w:tcBorders>
              <w:left w:val="single" w:sz="4" w:space="0" w:color="auto"/>
              <w:bottom w:val="single" w:sz="18" w:space="0" w:color="auto"/>
              <w:right w:val="single" w:sz="4" w:space="0" w:color="auto"/>
            </w:tcBorders>
          </w:tcPr>
          <w:p w14:paraId="7BBB7469" w14:textId="4B65FCB2"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475" w:type="pct"/>
            <w:tcBorders>
              <w:left w:val="single" w:sz="4" w:space="0" w:color="auto"/>
              <w:bottom w:val="single" w:sz="18" w:space="0" w:color="auto"/>
              <w:right w:val="single" w:sz="4" w:space="0" w:color="auto"/>
            </w:tcBorders>
          </w:tcPr>
          <w:p w14:paraId="7408261C" w14:textId="60AE333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340" w:type="pct"/>
            <w:tcBorders>
              <w:left w:val="single" w:sz="4" w:space="0" w:color="auto"/>
              <w:bottom w:val="single" w:sz="18" w:space="0" w:color="auto"/>
              <w:right w:val="single" w:sz="4" w:space="0" w:color="auto"/>
            </w:tcBorders>
          </w:tcPr>
          <w:p w14:paraId="3C1BDB1D" w14:textId="6CD2F4D9"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
        </w:tc>
        <w:tc>
          <w:tcPr>
            <w:tcW w:w="297" w:type="pct"/>
            <w:tcBorders>
              <w:left w:val="single" w:sz="4" w:space="0" w:color="auto"/>
              <w:bottom w:val="single" w:sz="18" w:space="0" w:color="auto"/>
              <w:right w:val="single" w:sz="4" w:space="0" w:color="auto"/>
            </w:tcBorders>
          </w:tcPr>
          <w:p w14:paraId="0721506A" w14:textId="1729C5EF"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47" w:type="pct"/>
            <w:tcBorders>
              <w:left w:val="single" w:sz="4" w:space="0" w:color="auto"/>
              <w:bottom w:val="single" w:sz="18" w:space="0" w:color="auto"/>
              <w:right w:val="single" w:sz="4" w:space="0" w:color="auto"/>
            </w:tcBorders>
          </w:tcPr>
          <w:p w14:paraId="14DEA8F5" w14:textId="78E6B2CA"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06" w:type="pct"/>
            <w:tcBorders>
              <w:left w:val="single" w:sz="4" w:space="0" w:color="auto"/>
              <w:bottom w:val="single" w:sz="18" w:space="0" w:color="auto"/>
              <w:right w:val="single" w:sz="4" w:space="0" w:color="auto"/>
            </w:tcBorders>
          </w:tcPr>
          <w:p w14:paraId="079099ED" w14:textId="288A0923"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97" w:type="pct"/>
            <w:tcBorders>
              <w:left w:val="single" w:sz="4" w:space="0" w:color="auto"/>
              <w:bottom w:val="single" w:sz="18" w:space="0" w:color="auto"/>
              <w:right w:val="single" w:sz="4" w:space="0" w:color="auto"/>
            </w:tcBorders>
          </w:tcPr>
          <w:p w14:paraId="13B1C619" w14:textId="59E6D545"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70" w:type="pct"/>
            <w:tcBorders>
              <w:left w:val="single" w:sz="4" w:space="0" w:color="auto"/>
              <w:bottom w:val="single" w:sz="18" w:space="0" w:color="auto"/>
            </w:tcBorders>
          </w:tcPr>
          <w:p w14:paraId="3FBC5618" w14:textId="72AD6184"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CA2EA9" w:rsidRPr="0001000C" w14:paraId="76390B2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402" w:type="pct"/>
            <w:tcBorders>
              <w:top w:val="single" w:sz="18" w:space="0" w:color="auto"/>
              <w:left w:val="single" w:sz="4" w:space="0" w:color="auto"/>
              <w:bottom w:val="single" w:sz="4" w:space="0" w:color="auto"/>
              <w:right w:val="single" w:sz="4" w:space="0" w:color="auto"/>
            </w:tcBorders>
          </w:tcPr>
          <w:p w14:paraId="2677593F"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18" w:space="0" w:color="auto"/>
              <w:left w:val="single" w:sz="4" w:space="0" w:color="auto"/>
              <w:bottom w:val="single" w:sz="4" w:space="0" w:color="auto"/>
              <w:right w:val="single" w:sz="4" w:space="0" w:color="auto"/>
            </w:tcBorders>
          </w:tcPr>
          <w:p w14:paraId="50F9746C" w14:textId="5860FB82"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475" w:type="pct"/>
            <w:tcBorders>
              <w:top w:val="single" w:sz="18" w:space="0" w:color="auto"/>
              <w:left w:val="single" w:sz="4" w:space="0" w:color="auto"/>
              <w:bottom w:val="single" w:sz="4" w:space="0" w:color="auto"/>
              <w:right w:val="single" w:sz="4" w:space="0" w:color="auto"/>
            </w:tcBorders>
          </w:tcPr>
          <w:p w14:paraId="74854847" w14:textId="1998E824"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340" w:type="pct"/>
            <w:tcBorders>
              <w:top w:val="single" w:sz="18" w:space="0" w:color="auto"/>
              <w:left w:val="single" w:sz="4" w:space="0" w:color="auto"/>
              <w:bottom w:val="single" w:sz="4" w:space="0" w:color="auto"/>
              <w:right w:val="single" w:sz="4" w:space="0" w:color="auto"/>
            </w:tcBorders>
          </w:tcPr>
          <w:p w14:paraId="6E29E9C0" w14:textId="3946C37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297" w:type="pct"/>
            <w:tcBorders>
              <w:top w:val="single" w:sz="18" w:space="0" w:color="auto"/>
              <w:left w:val="single" w:sz="4" w:space="0" w:color="auto"/>
              <w:bottom w:val="single" w:sz="4" w:space="0" w:color="auto"/>
              <w:right w:val="single" w:sz="4" w:space="0" w:color="auto"/>
            </w:tcBorders>
          </w:tcPr>
          <w:p w14:paraId="12CF62F6" w14:textId="31E5ED2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47" w:type="pct"/>
            <w:tcBorders>
              <w:top w:val="single" w:sz="18" w:space="0" w:color="auto"/>
              <w:left w:val="single" w:sz="4" w:space="0" w:color="auto"/>
              <w:bottom w:val="single" w:sz="4" w:space="0" w:color="auto"/>
              <w:right w:val="single" w:sz="4" w:space="0" w:color="auto"/>
            </w:tcBorders>
          </w:tcPr>
          <w:p w14:paraId="6D5E193A" w14:textId="28E25F09"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506" w:type="pct"/>
            <w:tcBorders>
              <w:top w:val="single" w:sz="18" w:space="0" w:color="auto"/>
              <w:left w:val="single" w:sz="4" w:space="0" w:color="auto"/>
              <w:bottom w:val="single" w:sz="4" w:space="0" w:color="auto"/>
              <w:right w:val="single" w:sz="4" w:space="0" w:color="auto"/>
            </w:tcBorders>
          </w:tcPr>
          <w:p w14:paraId="7D95A654"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18" w:space="0" w:color="auto"/>
              <w:left w:val="single" w:sz="4" w:space="0" w:color="auto"/>
              <w:bottom w:val="single" w:sz="4" w:space="0" w:color="auto"/>
              <w:right w:val="single" w:sz="4" w:space="0" w:color="auto"/>
            </w:tcBorders>
          </w:tcPr>
          <w:p w14:paraId="58F94AF5" w14:textId="533A8FB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18" w:space="0" w:color="auto"/>
              <w:left w:val="single" w:sz="4" w:space="0" w:color="auto"/>
              <w:bottom w:val="single" w:sz="4" w:space="0" w:color="auto"/>
            </w:tcBorders>
          </w:tcPr>
          <w:p w14:paraId="6EBD7B88" w14:textId="2933AEE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CA2EA9" w:rsidRPr="0001000C" w14:paraId="3E1D719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402" w:type="pct"/>
            <w:tcBorders>
              <w:top w:val="single" w:sz="4" w:space="0" w:color="auto"/>
              <w:left w:val="single" w:sz="4" w:space="0" w:color="auto"/>
              <w:bottom w:val="single" w:sz="4" w:space="0" w:color="auto"/>
              <w:right w:val="single" w:sz="4" w:space="0" w:color="auto"/>
            </w:tcBorders>
          </w:tcPr>
          <w:p w14:paraId="78B8B377" w14:textId="7ACE63CD" w:rsidR="00CA2EA9" w:rsidRPr="0001000C" w:rsidRDefault="00406254">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85" w:type="pct"/>
            <w:tcBorders>
              <w:top w:val="single" w:sz="4" w:space="0" w:color="auto"/>
              <w:left w:val="single" w:sz="4" w:space="0" w:color="auto"/>
              <w:bottom w:val="single" w:sz="4" w:space="0" w:color="auto"/>
              <w:right w:val="single" w:sz="4" w:space="0" w:color="auto"/>
            </w:tcBorders>
          </w:tcPr>
          <w:p w14:paraId="0D892E0E" w14:textId="4BA7A02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CE8E87F" w14:textId="6044598B"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340" w:type="pct"/>
            <w:tcBorders>
              <w:top w:val="single" w:sz="4" w:space="0" w:color="auto"/>
              <w:left w:val="single" w:sz="4" w:space="0" w:color="auto"/>
              <w:bottom w:val="single" w:sz="4" w:space="0" w:color="auto"/>
              <w:right w:val="single" w:sz="4" w:space="0" w:color="auto"/>
            </w:tcBorders>
          </w:tcPr>
          <w:p w14:paraId="0D469226" w14:textId="6F0B9F26"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297" w:type="pct"/>
            <w:tcBorders>
              <w:top w:val="single" w:sz="4" w:space="0" w:color="auto"/>
              <w:left w:val="single" w:sz="4" w:space="0" w:color="auto"/>
              <w:bottom w:val="single" w:sz="4" w:space="0" w:color="auto"/>
              <w:right w:val="single" w:sz="4" w:space="0" w:color="auto"/>
            </w:tcBorders>
          </w:tcPr>
          <w:p w14:paraId="56227D8C" w14:textId="23F6043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4CC88D6" w14:textId="7B144D0E"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506" w:type="pct"/>
            <w:tcBorders>
              <w:top w:val="single" w:sz="4" w:space="0" w:color="auto"/>
              <w:left w:val="single" w:sz="4" w:space="0" w:color="auto"/>
              <w:bottom w:val="single" w:sz="4" w:space="0" w:color="auto"/>
              <w:right w:val="single" w:sz="4" w:space="0" w:color="auto"/>
            </w:tcBorders>
          </w:tcPr>
          <w:p w14:paraId="2E49C9AA" w14:textId="77777777"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C51DEA4" w14:textId="711ADAD3"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70" w:type="pct"/>
            <w:tcBorders>
              <w:top w:val="single" w:sz="4" w:space="0" w:color="auto"/>
              <w:left w:val="single" w:sz="4" w:space="0" w:color="auto"/>
              <w:bottom w:val="single" w:sz="4" w:space="0" w:color="auto"/>
            </w:tcBorders>
          </w:tcPr>
          <w:p w14:paraId="3BD6E50A" w14:textId="2554F8E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CA2EA9" w:rsidRPr="0001000C" w14:paraId="4AF0A4B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CA2EA9" w:rsidRPr="0001000C" w:rsidRDefault="00CA2EA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7548B8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9AC948C" w14:textId="60C9C34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8E2036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7DF4C20" w14:textId="3BB5649F"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297" w:type="pct"/>
            <w:tcBorders>
              <w:top w:val="single" w:sz="4" w:space="0" w:color="auto"/>
              <w:left w:val="single" w:sz="4" w:space="0" w:color="auto"/>
              <w:bottom w:val="single" w:sz="4" w:space="0" w:color="auto"/>
              <w:right w:val="single" w:sz="4" w:space="0" w:color="auto"/>
            </w:tcBorders>
          </w:tcPr>
          <w:p w14:paraId="5A268115" w14:textId="1FD8961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FC30A6A"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B6230"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781C4C" w14:textId="5FCA3FB8"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E2840C"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22DCD557"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0480-2</w:t>
            </w:r>
          </w:p>
        </w:tc>
        <w:tc>
          <w:tcPr>
            <w:tcW w:w="402" w:type="pct"/>
            <w:tcBorders>
              <w:top w:val="single" w:sz="4" w:space="0" w:color="auto"/>
              <w:left w:val="single" w:sz="4" w:space="0" w:color="auto"/>
              <w:bottom w:val="single" w:sz="4" w:space="0" w:color="auto"/>
              <w:right w:val="single" w:sz="4" w:space="0" w:color="auto"/>
            </w:tcBorders>
          </w:tcPr>
          <w:p w14:paraId="6BEF6787" w14:textId="280906D2"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8253835</w:t>
            </w:r>
          </w:p>
        </w:tc>
        <w:tc>
          <w:tcPr>
            <w:tcW w:w="385" w:type="pct"/>
            <w:tcBorders>
              <w:top w:val="single" w:sz="4" w:space="0" w:color="auto"/>
              <w:left w:val="single" w:sz="4" w:space="0" w:color="auto"/>
              <w:bottom w:val="single" w:sz="4" w:space="0" w:color="auto"/>
              <w:right w:val="single" w:sz="4" w:space="0" w:color="auto"/>
            </w:tcBorders>
          </w:tcPr>
          <w:p w14:paraId="3A12782C" w14:textId="417977A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64F66E29" w14:textId="2ADD05E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0074ABFF" w14:textId="5C303A7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297" w:type="pct"/>
            <w:tcBorders>
              <w:top w:val="single" w:sz="4" w:space="0" w:color="auto"/>
              <w:left w:val="single" w:sz="4" w:space="0" w:color="auto"/>
              <w:bottom w:val="single" w:sz="4" w:space="0" w:color="auto"/>
              <w:right w:val="single" w:sz="4" w:space="0" w:color="auto"/>
            </w:tcBorders>
          </w:tcPr>
          <w:p w14:paraId="43D65E0D" w14:textId="272E5AD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0588715" w14:textId="302D45B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57B7B59" w14:textId="3AD774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97" w:type="pct"/>
            <w:tcBorders>
              <w:top w:val="single" w:sz="4" w:space="0" w:color="auto"/>
              <w:left w:val="single" w:sz="4" w:space="0" w:color="auto"/>
              <w:bottom w:val="single" w:sz="4" w:space="0" w:color="auto"/>
              <w:right w:val="single" w:sz="4" w:space="0" w:color="auto"/>
            </w:tcBorders>
          </w:tcPr>
          <w:p w14:paraId="16F71135" w14:textId="02F2BE4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70" w:type="pct"/>
            <w:tcBorders>
              <w:top w:val="single" w:sz="4" w:space="0" w:color="auto"/>
              <w:left w:val="single" w:sz="4" w:space="0" w:color="auto"/>
              <w:bottom w:val="single" w:sz="4" w:space="0" w:color="auto"/>
            </w:tcBorders>
          </w:tcPr>
          <w:p w14:paraId="1F5BE13E" w14:textId="776E0E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CA2EA9" w:rsidRPr="0001000C" w14:paraId="2FCE77B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8F9929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D3B5F4D" w14:textId="5A63928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C3F606" w14:textId="5B5B832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EA31841" w14:textId="39B10BD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297" w:type="pct"/>
            <w:tcBorders>
              <w:top w:val="single" w:sz="4" w:space="0" w:color="auto"/>
              <w:left w:val="single" w:sz="4" w:space="0" w:color="auto"/>
              <w:bottom w:val="single" w:sz="4" w:space="0" w:color="auto"/>
              <w:right w:val="single" w:sz="4" w:space="0" w:color="auto"/>
            </w:tcBorders>
          </w:tcPr>
          <w:p w14:paraId="69180DB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D3AA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6612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544D6D3" w14:textId="5D37C3F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F2205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E2CFD54"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402" w:type="pct"/>
            <w:tcBorders>
              <w:top w:val="single" w:sz="4" w:space="0" w:color="auto"/>
              <w:left w:val="single" w:sz="4" w:space="0" w:color="auto"/>
              <w:bottom w:val="single" w:sz="4" w:space="0" w:color="auto"/>
              <w:right w:val="single" w:sz="4" w:space="0" w:color="auto"/>
            </w:tcBorders>
          </w:tcPr>
          <w:p w14:paraId="0A874D82" w14:textId="02078E34"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85" w:type="pct"/>
            <w:tcBorders>
              <w:top w:val="single" w:sz="4" w:space="0" w:color="auto"/>
              <w:left w:val="single" w:sz="4" w:space="0" w:color="auto"/>
              <w:bottom w:val="single" w:sz="4" w:space="0" w:color="auto"/>
              <w:right w:val="single" w:sz="4" w:space="0" w:color="auto"/>
            </w:tcBorders>
          </w:tcPr>
          <w:p w14:paraId="103AE5C6" w14:textId="5978CE1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E8D97D3" w14:textId="097E4AC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064AA6" w14:textId="296303A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297" w:type="pct"/>
            <w:tcBorders>
              <w:top w:val="single" w:sz="4" w:space="0" w:color="auto"/>
              <w:left w:val="single" w:sz="4" w:space="0" w:color="auto"/>
              <w:bottom w:val="single" w:sz="4" w:space="0" w:color="auto"/>
              <w:right w:val="single" w:sz="4" w:space="0" w:color="auto"/>
            </w:tcBorders>
          </w:tcPr>
          <w:p w14:paraId="616AA9B4" w14:textId="2737DA9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FD51B4" w14:textId="6A600F6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8345523" w14:textId="13159E14"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97" w:type="pct"/>
            <w:tcBorders>
              <w:top w:val="single" w:sz="4" w:space="0" w:color="auto"/>
              <w:left w:val="single" w:sz="4" w:space="0" w:color="auto"/>
              <w:bottom w:val="single" w:sz="4" w:space="0" w:color="auto"/>
              <w:right w:val="single" w:sz="4" w:space="0" w:color="auto"/>
            </w:tcBorders>
          </w:tcPr>
          <w:p w14:paraId="4AB2E506" w14:textId="7F58FB6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70" w:type="pct"/>
            <w:tcBorders>
              <w:top w:val="single" w:sz="4" w:space="0" w:color="auto"/>
              <w:left w:val="single" w:sz="4" w:space="0" w:color="auto"/>
              <w:bottom w:val="single" w:sz="4" w:space="0" w:color="auto"/>
            </w:tcBorders>
          </w:tcPr>
          <w:p w14:paraId="4C08F1B1" w14:textId="346289B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CA2EA9" w:rsidRPr="0001000C" w14:paraId="6334D80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67664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A9E992E" w14:textId="03B51F1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6747F0" w14:textId="676DF19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340" w:type="pct"/>
            <w:tcBorders>
              <w:top w:val="single" w:sz="4" w:space="0" w:color="auto"/>
              <w:left w:val="single" w:sz="4" w:space="0" w:color="auto"/>
              <w:bottom w:val="single" w:sz="4" w:space="0" w:color="auto"/>
              <w:right w:val="single" w:sz="4" w:space="0" w:color="auto"/>
            </w:tcBorders>
          </w:tcPr>
          <w:p w14:paraId="123F8DF1" w14:textId="75208CE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297" w:type="pct"/>
            <w:tcBorders>
              <w:top w:val="single" w:sz="4" w:space="0" w:color="auto"/>
              <w:left w:val="single" w:sz="4" w:space="0" w:color="auto"/>
              <w:bottom w:val="single" w:sz="4" w:space="0" w:color="auto"/>
              <w:right w:val="single" w:sz="4" w:space="0" w:color="auto"/>
            </w:tcBorders>
          </w:tcPr>
          <w:p w14:paraId="2B352288"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07A75E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50AD99D" w14:textId="78A042D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4B580A"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17D691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337F8C6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CF9ACD"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795859" w14:textId="170B0BC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2A3F4312" w14:textId="0741F72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7FCE33A" w14:textId="12986D2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297" w:type="pct"/>
            <w:tcBorders>
              <w:top w:val="single" w:sz="4" w:space="0" w:color="auto"/>
              <w:left w:val="single" w:sz="4" w:space="0" w:color="auto"/>
              <w:bottom w:val="single" w:sz="4" w:space="0" w:color="auto"/>
              <w:right w:val="single" w:sz="4" w:space="0" w:color="auto"/>
            </w:tcBorders>
          </w:tcPr>
          <w:p w14:paraId="1BA6122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D13DD4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E1BD41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A4492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5972BF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48CBF0C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CA2EA9" w:rsidRPr="0001000C" w:rsidRDefault="00CA2EA9" w:rsidP="00F83DE2">
            <w:pPr>
              <w:rPr>
                <w:sz w:val="18"/>
                <w:szCs w:val="18"/>
              </w:rPr>
            </w:pPr>
            <w:r w:rsidRPr="0001000C">
              <w:rPr>
                <w:sz w:val="18"/>
                <w:szCs w:val="18"/>
              </w:rPr>
              <w:fldChar w:fldCharType="begin" w:fldLock="1"/>
            </w:r>
            <w:r w:rsidR="00910DD7">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402" w:type="pct"/>
            <w:tcBorders>
              <w:top w:val="single" w:sz="4" w:space="0" w:color="auto"/>
              <w:left w:val="single" w:sz="4" w:space="0" w:color="auto"/>
              <w:bottom w:val="single" w:sz="4" w:space="0" w:color="auto"/>
              <w:right w:val="single" w:sz="4" w:space="0" w:color="auto"/>
            </w:tcBorders>
          </w:tcPr>
          <w:p w14:paraId="7FA1D867" w14:textId="3ADC2AD9"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85" w:type="pct"/>
            <w:tcBorders>
              <w:top w:val="single" w:sz="4" w:space="0" w:color="auto"/>
              <w:left w:val="single" w:sz="4" w:space="0" w:color="auto"/>
              <w:bottom w:val="single" w:sz="4" w:space="0" w:color="auto"/>
              <w:right w:val="single" w:sz="4" w:space="0" w:color="auto"/>
            </w:tcBorders>
          </w:tcPr>
          <w:p w14:paraId="519DB112" w14:textId="4072653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99EE4B2" w14:textId="720E849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FB83C62" w14:textId="24B8779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297" w:type="pct"/>
            <w:tcBorders>
              <w:top w:val="single" w:sz="4" w:space="0" w:color="auto"/>
              <w:left w:val="single" w:sz="4" w:space="0" w:color="auto"/>
              <w:bottom w:val="single" w:sz="4" w:space="0" w:color="auto"/>
              <w:right w:val="single" w:sz="4" w:space="0" w:color="auto"/>
            </w:tcBorders>
          </w:tcPr>
          <w:p w14:paraId="69F14C86" w14:textId="40A0D8D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911911C" w14:textId="468F642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6" w:type="pct"/>
            <w:tcBorders>
              <w:top w:val="single" w:sz="4" w:space="0" w:color="auto"/>
              <w:left w:val="single" w:sz="4" w:space="0" w:color="auto"/>
              <w:bottom w:val="single" w:sz="4" w:space="0" w:color="auto"/>
              <w:right w:val="single" w:sz="4" w:space="0" w:color="auto"/>
            </w:tcBorders>
          </w:tcPr>
          <w:p w14:paraId="61F8D69B" w14:textId="0E48C50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24DE6AE" w14:textId="2C4D33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21976A0B" w14:textId="4703B0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CA2EA9" w:rsidRPr="0001000C" w14:paraId="15714AEF"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5024D2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E6F648C" w14:textId="7EF7D70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2711F1C" w14:textId="3C5E2D5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340" w:type="pct"/>
            <w:tcBorders>
              <w:top w:val="single" w:sz="4" w:space="0" w:color="auto"/>
              <w:left w:val="single" w:sz="4" w:space="0" w:color="auto"/>
              <w:bottom w:val="single" w:sz="4" w:space="0" w:color="auto"/>
              <w:right w:val="single" w:sz="4" w:space="0" w:color="auto"/>
            </w:tcBorders>
          </w:tcPr>
          <w:p w14:paraId="5BBBDE44" w14:textId="1B592C00"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297" w:type="pct"/>
            <w:tcBorders>
              <w:top w:val="single" w:sz="4" w:space="0" w:color="auto"/>
              <w:left w:val="single" w:sz="4" w:space="0" w:color="auto"/>
              <w:bottom w:val="single" w:sz="4" w:space="0" w:color="auto"/>
              <w:right w:val="single" w:sz="4" w:space="0" w:color="auto"/>
            </w:tcBorders>
          </w:tcPr>
          <w:p w14:paraId="2511B66A"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8FC525" w14:textId="32617FB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2D8ADE9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38AA2B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8905DF5"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1ED8EAA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B4708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DCA659" w14:textId="445721B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FE68BF4" w14:textId="6E9EF58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340" w:type="pct"/>
            <w:tcBorders>
              <w:top w:val="single" w:sz="4" w:space="0" w:color="auto"/>
              <w:left w:val="single" w:sz="4" w:space="0" w:color="auto"/>
              <w:bottom w:val="single" w:sz="4" w:space="0" w:color="auto"/>
              <w:right w:val="single" w:sz="4" w:space="0" w:color="auto"/>
            </w:tcBorders>
          </w:tcPr>
          <w:p w14:paraId="4A9417DC" w14:textId="3A14124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297" w:type="pct"/>
            <w:tcBorders>
              <w:top w:val="single" w:sz="4" w:space="0" w:color="auto"/>
              <w:left w:val="single" w:sz="4" w:space="0" w:color="auto"/>
              <w:bottom w:val="single" w:sz="4" w:space="0" w:color="auto"/>
              <w:right w:val="single" w:sz="4" w:space="0" w:color="auto"/>
            </w:tcBorders>
          </w:tcPr>
          <w:p w14:paraId="2E64357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5637782" w14:textId="0E72A5C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506" w:type="pct"/>
            <w:tcBorders>
              <w:top w:val="single" w:sz="4" w:space="0" w:color="auto"/>
              <w:left w:val="single" w:sz="4" w:space="0" w:color="auto"/>
              <w:bottom w:val="single" w:sz="4" w:space="0" w:color="auto"/>
              <w:right w:val="single" w:sz="4" w:space="0" w:color="auto"/>
            </w:tcBorders>
          </w:tcPr>
          <w:p w14:paraId="63ECA44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67CA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0E0E5B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4AB568F1"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4E63D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B7B3D37" w14:textId="6E4E7E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E84A43" w14:textId="668236D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340" w:type="pct"/>
            <w:tcBorders>
              <w:top w:val="single" w:sz="4" w:space="0" w:color="auto"/>
              <w:left w:val="single" w:sz="4" w:space="0" w:color="auto"/>
              <w:bottom w:val="single" w:sz="4" w:space="0" w:color="auto"/>
              <w:right w:val="single" w:sz="4" w:space="0" w:color="auto"/>
            </w:tcBorders>
          </w:tcPr>
          <w:p w14:paraId="6775B9AA" w14:textId="6BC7D65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297" w:type="pct"/>
            <w:tcBorders>
              <w:top w:val="single" w:sz="4" w:space="0" w:color="auto"/>
              <w:left w:val="single" w:sz="4" w:space="0" w:color="auto"/>
              <w:bottom w:val="single" w:sz="4" w:space="0" w:color="auto"/>
              <w:right w:val="single" w:sz="4" w:space="0" w:color="auto"/>
            </w:tcBorders>
          </w:tcPr>
          <w:p w14:paraId="2A6099F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7000940" w14:textId="0AB4BB6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506" w:type="pct"/>
            <w:tcBorders>
              <w:top w:val="single" w:sz="4" w:space="0" w:color="auto"/>
              <w:left w:val="single" w:sz="4" w:space="0" w:color="auto"/>
              <w:bottom w:val="single" w:sz="4" w:space="0" w:color="auto"/>
              <w:right w:val="single" w:sz="4" w:space="0" w:color="auto"/>
            </w:tcBorders>
          </w:tcPr>
          <w:p w14:paraId="376FB8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0B1DA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7C903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7DE4305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402" w:type="pct"/>
            <w:tcBorders>
              <w:top w:val="single" w:sz="4" w:space="0" w:color="auto"/>
              <w:left w:val="single" w:sz="4" w:space="0" w:color="auto"/>
              <w:bottom w:val="single" w:sz="4" w:space="0" w:color="auto"/>
              <w:right w:val="single" w:sz="4" w:space="0" w:color="auto"/>
            </w:tcBorders>
          </w:tcPr>
          <w:p w14:paraId="7D47B9A8" w14:textId="49F61D42"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85" w:type="pct"/>
            <w:tcBorders>
              <w:top w:val="single" w:sz="4" w:space="0" w:color="auto"/>
              <w:left w:val="single" w:sz="4" w:space="0" w:color="auto"/>
              <w:bottom w:val="single" w:sz="4" w:space="0" w:color="auto"/>
              <w:right w:val="single" w:sz="4" w:space="0" w:color="auto"/>
            </w:tcBorders>
          </w:tcPr>
          <w:p w14:paraId="35ACA618" w14:textId="5E5851D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B6CACC7" w14:textId="0B0803C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2D21C3" w14:textId="2D6043F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297" w:type="pct"/>
            <w:tcBorders>
              <w:top w:val="single" w:sz="4" w:space="0" w:color="auto"/>
              <w:left w:val="single" w:sz="4" w:space="0" w:color="auto"/>
              <w:bottom w:val="single" w:sz="4" w:space="0" w:color="auto"/>
              <w:right w:val="single" w:sz="4" w:space="0" w:color="auto"/>
            </w:tcBorders>
          </w:tcPr>
          <w:p w14:paraId="05751D05" w14:textId="6C53A45E"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78E700DC" w14:textId="5BDA5EF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118F307" w14:textId="4CFDC2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97" w:type="pct"/>
            <w:tcBorders>
              <w:top w:val="single" w:sz="4" w:space="0" w:color="auto"/>
              <w:left w:val="single" w:sz="4" w:space="0" w:color="auto"/>
              <w:bottom w:val="single" w:sz="4" w:space="0" w:color="auto"/>
              <w:right w:val="single" w:sz="4" w:space="0" w:color="auto"/>
            </w:tcBorders>
          </w:tcPr>
          <w:p w14:paraId="45303E2A" w14:textId="2F8F7AF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70" w:type="pct"/>
            <w:tcBorders>
              <w:top w:val="single" w:sz="4" w:space="0" w:color="auto"/>
              <w:left w:val="single" w:sz="4" w:space="0" w:color="auto"/>
              <w:bottom w:val="single" w:sz="4" w:space="0" w:color="auto"/>
            </w:tcBorders>
          </w:tcPr>
          <w:p w14:paraId="66CDBD4D" w14:textId="24022BE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CA2EA9" w:rsidRPr="0001000C" w14:paraId="6B060A0D"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7CFC8D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19DDA4A" w14:textId="43AA501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FCC3DB2" w14:textId="32FB2F0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6967B665" w14:textId="5102CCF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 -1.44</w:t>
            </w:r>
          </w:p>
        </w:tc>
        <w:tc>
          <w:tcPr>
            <w:tcW w:w="297" w:type="pct"/>
            <w:tcBorders>
              <w:top w:val="single" w:sz="4" w:space="0" w:color="auto"/>
              <w:left w:val="single" w:sz="4" w:space="0" w:color="auto"/>
              <w:bottom w:val="single" w:sz="4" w:space="0" w:color="auto"/>
              <w:right w:val="single" w:sz="4" w:space="0" w:color="auto"/>
            </w:tcBorders>
          </w:tcPr>
          <w:p w14:paraId="4ACD2D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C5CA41A" w14:textId="63796C23"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491043C6" w14:textId="0793FA6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97" w:type="pct"/>
            <w:tcBorders>
              <w:top w:val="single" w:sz="4" w:space="0" w:color="auto"/>
              <w:left w:val="single" w:sz="4" w:space="0" w:color="auto"/>
              <w:bottom w:val="single" w:sz="4" w:space="0" w:color="auto"/>
              <w:right w:val="single" w:sz="4" w:space="0" w:color="auto"/>
            </w:tcBorders>
          </w:tcPr>
          <w:p w14:paraId="1004E3F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AA36D3" w14:textId="42A08B0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587B9829"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CD69F97"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3C63C0" w14:textId="7958C04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6CB6A6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4BCFCD4" w14:textId="72643EE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297" w:type="pct"/>
            <w:tcBorders>
              <w:top w:val="single" w:sz="4" w:space="0" w:color="auto"/>
              <w:left w:val="single" w:sz="4" w:space="0" w:color="auto"/>
              <w:bottom w:val="single" w:sz="4" w:space="0" w:color="auto"/>
              <w:right w:val="single" w:sz="4" w:space="0" w:color="auto"/>
            </w:tcBorders>
          </w:tcPr>
          <w:p w14:paraId="413C38F1"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E614CE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5D0A545"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61100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6AF91D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D4C055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CA2EA9" w:rsidRPr="0001000C" w:rsidRDefault="00CA2EA9" w:rsidP="00F83DE2">
            <w:pPr>
              <w:rPr>
                <w:sz w:val="18"/>
                <w:szCs w:val="18"/>
              </w:rPr>
            </w:pPr>
            <w:r w:rsidRPr="0001000C">
              <w:rPr>
                <w:sz w:val="18"/>
                <w:szCs w:val="18"/>
              </w:rPr>
              <w:fldChar w:fldCharType="begin" w:fldLock="1"/>
            </w:r>
            <w:r w:rsidR="007C6E1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402" w:type="pct"/>
            <w:tcBorders>
              <w:top w:val="single" w:sz="4" w:space="0" w:color="auto"/>
              <w:left w:val="single" w:sz="4" w:space="0" w:color="auto"/>
              <w:bottom w:val="single" w:sz="4" w:space="0" w:color="auto"/>
              <w:right w:val="single" w:sz="4" w:space="0" w:color="auto"/>
            </w:tcBorders>
          </w:tcPr>
          <w:p w14:paraId="38FD6E6F" w14:textId="67222892" w:rsidR="00CA2EA9" w:rsidRPr="0001000C" w:rsidRDefault="007C6E9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85" w:type="pct"/>
            <w:tcBorders>
              <w:top w:val="single" w:sz="4" w:space="0" w:color="auto"/>
              <w:left w:val="single" w:sz="4" w:space="0" w:color="auto"/>
              <w:bottom w:val="single" w:sz="4" w:space="0" w:color="auto"/>
              <w:right w:val="single" w:sz="4" w:space="0" w:color="auto"/>
            </w:tcBorders>
          </w:tcPr>
          <w:p w14:paraId="57AF374B" w14:textId="30B55EA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7E92929" w14:textId="369F56F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46DCFFD5" w14:textId="4104348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297" w:type="pct"/>
            <w:tcBorders>
              <w:top w:val="single" w:sz="4" w:space="0" w:color="auto"/>
              <w:left w:val="single" w:sz="4" w:space="0" w:color="auto"/>
              <w:bottom w:val="single" w:sz="4" w:space="0" w:color="auto"/>
              <w:right w:val="single" w:sz="4" w:space="0" w:color="auto"/>
            </w:tcBorders>
          </w:tcPr>
          <w:p w14:paraId="274F64A0" w14:textId="36FAE94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BD4043A" w14:textId="158C3A4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506" w:type="pct"/>
            <w:tcBorders>
              <w:top w:val="single" w:sz="4" w:space="0" w:color="auto"/>
              <w:left w:val="single" w:sz="4" w:space="0" w:color="auto"/>
              <w:bottom w:val="single" w:sz="4" w:space="0" w:color="auto"/>
              <w:right w:val="single" w:sz="4" w:space="0" w:color="auto"/>
            </w:tcBorders>
          </w:tcPr>
          <w:p w14:paraId="7FB2DE1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FEFAF7" w14:textId="5709481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4FEE8AB4" w14:textId="2337CA3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CA2EA9" w:rsidRPr="0001000C" w14:paraId="7FECFA7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CA2EA9" w:rsidRPr="0001000C" w:rsidRDefault="007C6E1C" w:rsidP="00F83DE2">
            <w:pPr>
              <w:rPr>
                <w:sz w:val="18"/>
                <w:szCs w:val="18"/>
              </w:rPr>
            </w:pPr>
            <w:r>
              <w:rPr>
                <w:sz w:val="18"/>
                <w:szCs w:val="18"/>
              </w:rPr>
              <w:fldChar w:fldCharType="begin" w:fldLock="1"/>
            </w:r>
            <w:r w:rsidR="0068000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00360230</w:t>
            </w:r>
          </w:p>
        </w:tc>
        <w:tc>
          <w:tcPr>
            <w:tcW w:w="402" w:type="pct"/>
            <w:tcBorders>
              <w:top w:val="single" w:sz="4" w:space="0" w:color="auto"/>
              <w:left w:val="single" w:sz="4" w:space="0" w:color="auto"/>
              <w:bottom w:val="single" w:sz="4" w:space="0" w:color="auto"/>
              <w:right w:val="single" w:sz="4" w:space="0" w:color="auto"/>
            </w:tcBorders>
          </w:tcPr>
          <w:p w14:paraId="3ECA594B" w14:textId="3362E610"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24847332</w:t>
            </w:r>
          </w:p>
        </w:tc>
        <w:tc>
          <w:tcPr>
            <w:tcW w:w="385" w:type="pct"/>
            <w:tcBorders>
              <w:top w:val="single" w:sz="4" w:space="0" w:color="auto"/>
              <w:left w:val="single" w:sz="4" w:space="0" w:color="auto"/>
              <w:bottom w:val="single" w:sz="4" w:space="0" w:color="auto"/>
              <w:right w:val="single" w:sz="4" w:space="0" w:color="auto"/>
            </w:tcBorders>
          </w:tcPr>
          <w:p w14:paraId="66F4DF12" w14:textId="7D9B4F9F" w:rsidR="00CA2EA9" w:rsidRPr="0001000C" w:rsidRDefault="00FC6AF3"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B1E9047" w14:textId="7FF3CD1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3E91CC5C" w14:textId="0E5367A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A59B3B8" w14:textId="30BD4C23"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E5092ED" w14:textId="5A097806"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54217C51" w14:textId="1B657B2C"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23AB10AF" w14:textId="1FFDBD3F"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4ABDA92" w14:textId="601E3640"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A94742" w:rsidRPr="0001000C" w14:paraId="5FE2AFC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F33C9A1"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AC1BCB7" w14:textId="73D07560"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571667D" w14:textId="7F99C2F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340" w:type="pct"/>
            <w:tcBorders>
              <w:top w:val="single" w:sz="4" w:space="0" w:color="auto"/>
              <w:left w:val="single" w:sz="4" w:space="0" w:color="auto"/>
              <w:bottom w:val="single" w:sz="4" w:space="0" w:color="auto"/>
              <w:right w:val="single" w:sz="4" w:space="0" w:color="auto"/>
            </w:tcBorders>
          </w:tcPr>
          <w:p w14:paraId="2A75911E" w14:textId="351E6476"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B4CFF37"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3E7E095" w14:textId="31907E1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19F9ADC" w14:textId="100A7A94"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63049E8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4241CA"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A94742" w:rsidRPr="0001000C" w14:paraId="11EFCE1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BBF326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0FD27F4"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AF29E9F" w14:textId="77777777"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8BC1194" w14:textId="735A3D0C"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1FB301C"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7177BD"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80B7823" w14:textId="4F635E1A" w:rsidR="00A94742" w:rsidRDefault="00A21BC5"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3B0C8E7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C22419"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396D887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1D288C" w:rsidRPr="0001000C" w:rsidRDefault="001D288C" w:rsidP="001D288C">
            <w:pPr>
              <w:rPr>
                <w:sz w:val="18"/>
                <w:szCs w:val="18"/>
              </w:rPr>
            </w:pPr>
            <w:r>
              <w:rPr>
                <w:sz w:val="18"/>
                <w:szCs w:val="18"/>
              </w:rPr>
              <w:fldChar w:fldCharType="begin" w:fldLock="1"/>
            </w:r>
            <w:r w:rsidR="0036392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402" w:type="pct"/>
            <w:tcBorders>
              <w:top w:val="single" w:sz="4" w:space="0" w:color="auto"/>
              <w:left w:val="single" w:sz="4" w:space="0" w:color="auto"/>
              <w:bottom w:val="single" w:sz="4" w:space="0" w:color="auto"/>
              <w:right w:val="single" w:sz="4" w:space="0" w:color="auto"/>
            </w:tcBorders>
          </w:tcPr>
          <w:p w14:paraId="0405B261" w14:textId="6A5C08C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85" w:type="pct"/>
            <w:tcBorders>
              <w:top w:val="single" w:sz="4" w:space="0" w:color="auto"/>
              <w:left w:val="single" w:sz="4" w:space="0" w:color="auto"/>
              <w:bottom w:val="single" w:sz="4" w:space="0" w:color="auto"/>
              <w:right w:val="single" w:sz="4" w:space="0" w:color="auto"/>
            </w:tcBorders>
          </w:tcPr>
          <w:p w14:paraId="6998E00B" w14:textId="41BD89E6"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D7F7AA" w14:textId="26A3733E"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044FD4B" w14:textId="29CB1988"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297" w:type="pct"/>
            <w:tcBorders>
              <w:top w:val="single" w:sz="4" w:space="0" w:color="auto"/>
              <w:left w:val="single" w:sz="4" w:space="0" w:color="auto"/>
              <w:bottom w:val="single" w:sz="4" w:space="0" w:color="auto"/>
              <w:right w:val="single" w:sz="4" w:space="0" w:color="auto"/>
            </w:tcBorders>
          </w:tcPr>
          <w:p w14:paraId="71B5D320" w14:textId="1B8A2842"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7716B42" w14:textId="3E093EA3"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506" w:type="pct"/>
            <w:tcBorders>
              <w:top w:val="single" w:sz="4" w:space="0" w:color="auto"/>
              <w:left w:val="single" w:sz="4" w:space="0" w:color="auto"/>
              <w:bottom w:val="single" w:sz="4" w:space="0" w:color="auto"/>
              <w:right w:val="single" w:sz="4" w:space="0" w:color="auto"/>
            </w:tcBorders>
          </w:tcPr>
          <w:p w14:paraId="052CBC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3A598B" w14:textId="6A7BE98F"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7989E044" w14:textId="78F9847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1D288C" w:rsidRPr="0001000C" w14:paraId="467C1B48"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1D288C" w:rsidRPr="0068000A"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E5157CB"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1A1E66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11E226" w14:textId="40B19E94"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1DC3FD" w14:textId="6F9F424E"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297" w:type="pct"/>
            <w:tcBorders>
              <w:top w:val="single" w:sz="4" w:space="0" w:color="auto"/>
              <w:left w:val="single" w:sz="4" w:space="0" w:color="auto"/>
              <w:bottom w:val="single" w:sz="4" w:space="0" w:color="auto"/>
              <w:right w:val="single" w:sz="4" w:space="0" w:color="auto"/>
            </w:tcBorders>
          </w:tcPr>
          <w:p w14:paraId="28F4A83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E6F238"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2E721D0"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090FB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EADA41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77CD6E1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1D288C" w:rsidRPr="0068000A"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2335696"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68D969A"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D7712D" w14:textId="65381BB4"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41DC661" w14:textId="23024984" w:rsidR="001D288C" w:rsidRPr="00947332"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297" w:type="pct"/>
            <w:tcBorders>
              <w:top w:val="single" w:sz="4" w:space="0" w:color="auto"/>
              <w:left w:val="single" w:sz="4" w:space="0" w:color="auto"/>
              <w:bottom w:val="single" w:sz="4" w:space="0" w:color="auto"/>
              <w:right w:val="single" w:sz="4" w:space="0" w:color="auto"/>
            </w:tcBorders>
          </w:tcPr>
          <w:p w14:paraId="45505AD1"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6B8ED20"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F6DBF5C"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0532B59"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1B2EA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2874C93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8C6F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C9E69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4423D4C"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C3678BC" w14:textId="38384C8D"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297" w:type="pct"/>
            <w:tcBorders>
              <w:top w:val="single" w:sz="4" w:space="0" w:color="auto"/>
              <w:left w:val="single" w:sz="4" w:space="0" w:color="auto"/>
              <w:bottom w:val="single" w:sz="4" w:space="0" w:color="auto"/>
              <w:right w:val="single" w:sz="4" w:space="0" w:color="auto"/>
            </w:tcBorders>
          </w:tcPr>
          <w:p w14:paraId="40C27BF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01AB15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B12EF37"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6FCDD3"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C37EC6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0FE2F3F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6ACC9C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C5A6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27FCA3E" w14:textId="5CF3B680"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340" w:type="pct"/>
            <w:tcBorders>
              <w:top w:val="single" w:sz="4" w:space="0" w:color="auto"/>
              <w:left w:val="single" w:sz="4" w:space="0" w:color="auto"/>
              <w:bottom w:val="single" w:sz="4" w:space="0" w:color="auto"/>
              <w:right w:val="single" w:sz="4" w:space="0" w:color="auto"/>
            </w:tcBorders>
          </w:tcPr>
          <w:p w14:paraId="7B7E629E" w14:textId="086311EB" w:rsidR="001D288C" w:rsidRDefault="00EA199B"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297" w:type="pct"/>
            <w:tcBorders>
              <w:top w:val="single" w:sz="4" w:space="0" w:color="auto"/>
              <w:left w:val="single" w:sz="4" w:space="0" w:color="auto"/>
              <w:bottom w:val="single" w:sz="4" w:space="0" w:color="auto"/>
              <w:right w:val="single" w:sz="4" w:space="0" w:color="auto"/>
            </w:tcBorders>
          </w:tcPr>
          <w:p w14:paraId="3A9A4D2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8E7E0D" w14:textId="1D508CB0" w:rsidR="001D288C" w:rsidRPr="0001000C" w:rsidRDefault="009E0A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506" w:type="pct"/>
            <w:tcBorders>
              <w:top w:val="single" w:sz="4" w:space="0" w:color="auto"/>
              <w:left w:val="single" w:sz="4" w:space="0" w:color="auto"/>
              <w:bottom w:val="single" w:sz="4" w:space="0" w:color="auto"/>
              <w:right w:val="single" w:sz="4" w:space="0" w:color="auto"/>
            </w:tcBorders>
          </w:tcPr>
          <w:p w14:paraId="11868AF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8F1D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5A28F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38C4B3C4"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4986D1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69F03B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5E924B" w14:textId="185E9603"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4C1466A" w14:textId="77777777" w:rsidR="001D288C" w:rsidRPr="009B6FE9"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297" w:type="pct"/>
            <w:tcBorders>
              <w:top w:val="single" w:sz="4" w:space="0" w:color="auto"/>
              <w:left w:val="single" w:sz="4" w:space="0" w:color="auto"/>
              <w:bottom w:val="single" w:sz="4" w:space="0" w:color="auto"/>
              <w:right w:val="single" w:sz="4" w:space="0" w:color="auto"/>
            </w:tcBorders>
          </w:tcPr>
          <w:p w14:paraId="1675CCF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0449D8F" w14:textId="1E50B079"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35D468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6758C6"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3C5727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56F75" w:rsidRPr="0001000C" w14:paraId="6C5E1439"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156F75" w:rsidRPr="0001000C" w:rsidRDefault="00CE7EA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402" w:type="pct"/>
            <w:tcBorders>
              <w:top w:val="single" w:sz="4" w:space="0" w:color="auto"/>
              <w:left w:val="single" w:sz="4" w:space="0" w:color="auto"/>
              <w:bottom w:val="single" w:sz="4" w:space="0" w:color="auto"/>
              <w:right w:val="single" w:sz="4" w:space="0" w:color="auto"/>
            </w:tcBorders>
          </w:tcPr>
          <w:p w14:paraId="3A622C1E" w14:textId="689F73DF"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85" w:type="pct"/>
            <w:tcBorders>
              <w:top w:val="single" w:sz="4" w:space="0" w:color="auto"/>
              <w:left w:val="single" w:sz="4" w:space="0" w:color="auto"/>
              <w:bottom w:val="single" w:sz="4" w:space="0" w:color="auto"/>
              <w:right w:val="single" w:sz="4" w:space="0" w:color="auto"/>
            </w:tcBorders>
          </w:tcPr>
          <w:p w14:paraId="63434FF1" w14:textId="370AD50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5EB09C" w14:textId="41EF9239" w:rsidR="00156F75"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AA2544" w14:textId="63A2C393" w:rsidR="00156F75" w:rsidRPr="009B6FE9" w:rsidRDefault="008471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297" w:type="pct"/>
            <w:tcBorders>
              <w:top w:val="single" w:sz="4" w:space="0" w:color="auto"/>
              <w:left w:val="single" w:sz="4" w:space="0" w:color="auto"/>
              <w:bottom w:val="single" w:sz="4" w:space="0" w:color="auto"/>
              <w:right w:val="single" w:sz="4" w:space="0" w:color="auto"/>
            </w:tcBorders>
          </w:tcPr>
          <w:p w14:paraId="41647E51" w14:textId="649B00A3" w:rsidR="00156F75" w:rsidRPr="0001000C" w:rsidRDefault="00CD501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74EB062" w14:textId="5E76074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sidR="0084717E">
              <w:rPr>
                <w:sz w:val="18"/>
                <w:szCs w:val="18"/>
              </w:rPr>
              <w:t xml:space="preserve"> &amp; CACS</w:t>
            </w:r>
          </w:p>
        </w:tc>
        <w:tc>
          <w:tcPr>
            <w:tcW w:w="506" w:type="pct"/>
            <w:tcBorders>
              <w:top w:val="single" w:sz="4" w:space="0" w:color="auto"/>
              <w:left w:val="single" w:sz="4" w:space="0" w:color="auto"/>
              <w:bottom w:val="single" w:sz="4" w:space="0" w:color="auto"/>
              <w:right w:val="single" w:sz="4" w:space="0" w:color="auto"/>
            </w:tcBorders>
          </w:tcPr>
          <w:p w14:paraId="30D179F7" w14:textId="77777777" w:rsidR="00156F75"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F40D4D1" w14:textId="0A1EA278"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70" w:type="pct"/>
            <w:tcBorders>
              <w:top w:val="single" w:sz="4" w:space="0" w:color="auto"/>
              <w:left w:val="single" w:sz="4" w:space="0" w:color="auto"/>
              <w:bottom w:val="single" w:sz="4" w:space="0" w:color="auto"/>
            </w:tcBorders>
          </w:tcPr>
          <w:p w14:paraId="253138D5" w14:textId="01AB20E9"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A82281" w:rsidRPr="0001000C" w14:paraId="68606058"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A82281" w:rsidRDefault="00A82281"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349C082"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6B1AE9"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AF434C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598E7B1" w14:textId="2C552561" w:rsidR="00A82281" w:rsidRPr="009B6FE9"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w:t>
            </w:r>
            <w:r w:rsidR="0084717E">
              <w:rPr>
                <w:sz w:val="18"/>
                <w:szCs w:val="18"/>
              </w:rPr>
              <w:t>x</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297" w:type="pct"/>
            <w:tcBorders>
              <w:top w:val="single" w:sz="4" w:space="0" w:color="auto"/>
              <w:left w:val="single" w:sz="4" w:space="0" w:color="auto"/>
              <w:bottom w:val="single" w:sz="4" w:space="0" w:color="auto"/>
              <w:right w:val="single" w:sz="4" w:space="0" w:color="auto"/>
            </w:tcBorders>
          </w:tcPr>
          <w:p w14:paraId="15FD5CC0" w14:textId="77777777" w:rsidR="00A82281" w:rsidRPr="0001000C"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DBF75C"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8AD547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8D72F4"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97FD6CD"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CC3C27" w:rsidRPr="0001000C" w14:paraId="26E0746B"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CC3C27" w:rsidRDefault="00CC3C27"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BEF56D"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4DA5BE5"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8043F6E" w14:textId="29F06C32" w:rsidR="00CC3C27"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w:t>
            </w:r>
            <w:r w:rsidR="0084717E">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26020D45" w14:textId="0214946A" w:rsidR="00CC3C27" w:rsidRPr="009B6FE9" w:rsidRDefault="0084717E"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297" w:type="pct"/>
            <w:tcBorders>
              <w:top w:val="single" w:sz="4" w:space="0" w:color="auto"/>
              <w:left w:val="single" w:sz="4" w:space="0" w:color="auto"/>
              <w:bottom w:val="single" w:sz="4" w:space="0" w:color="auto"/>
              <w:right w:val="single" w:sz="4" w:space="0" w:color="auto"/>
            </w:tcBorders>
          </w:tcPr>
          <w:p w14:paraId="37C3CD49" w14:textId="77777777" w:rsidR="00CC3C27"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A72C5A"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15D79CC"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A165FC0"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641E06"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17213D11"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395B59D"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1652B3F"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38AFE2" w14:textId="733E95CA"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801C4E5" w14:textId="77777777" w:rsidR="001A0F01" w:rsidRPr="00CC3C27"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1A0F01" w:rsidRPr="009B6FE9"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297" w:type="pct"/>
            <w:tcBorders>
              <w:top w:val="single" w:sz="4" w:space="0" w:color="auto"/>
              <w:left w:val="single" w:sz="4" w:space="0" w:color="auto"/>
              <w:bottom w:val="single" w:sz="4" w:space="0" w:color="auto"/>
              <w:right w:val="single" w:sz="4" w:space="0" w:color="auto"/>
            </w:tcBorders>
          </w:tcPr>
          <w:p w14:paraId="678119D2"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EC87BD8"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C43FAD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6FBD19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5A5725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1A0F01" w:rsidRPr="0001000C" w14:paraId="626895BE"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A06C193"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03CFFE5"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F319F5A" w14:textId="33AF3BEF" w:rsidR="001A0F01"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w:t>
            </w:r>
            <w:r w:rsidR="001A0F01">
              <w:rPr>
                <w:sz w:val="18"/>
                <w:szCs w:val="18"/>
              </w:rPr>
              <w:t>ge</w:t>
            </w:r>
            <w:r>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6DBB0B26" w14:textId="6E630A97" w:rsidR="001A0F01" w:rsidRPr="009B6FE9"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297" w:type="pct"/>
            <w:tcBorders>
              <w:top w:val="single" w:sz="4" w:space="0" w:color="auto"/>
              <w:left w:val="single" w:sz="4" w:space="0" w:color="auto"/>
              <w:bottom w:val="single" w:sz="4" w:space="0" w:color="auto"/>
              <w:right w:val="single" w:sz="4" w:space="0" w:color="auto"/>
            </w:tcBorders>
          </w:tcPr>
          <w:p w14:paraId="3BA795A9" w14:textId="77777777" w:rsidR="001A0F01" w:rsidRPr="0001000C"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27253AC1"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A4BC718"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821BA6A"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0F92E0E"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45B6E0C1" w14:textId="77777777" w:rsidTr="00CE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85D4615"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D56998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E4C9A4B" w14:textId="57E83C33"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340" w:type="pct"/>
            <w:tcBorders>
              <w:top w:val="single" w:sz="4" w:space="0" w:color="auto"/>
              <w:left w:val="single" w:sz="4" w:space="0" w:color="auto"/>
              <w:bottom w:val="single" w:sz="4" w:space="0" w:color="auto"/>
              <w:right w:val="single" w:sz="4" w:space="0" w:color="auto"/>
            </w:tcBorders>
          </w:tcPr>
          <w:p w14:paraId="0BC82FAD" w14:textId="7BCDA43E" w:rsidR="001A0F01" w:rsidRPr="009B6FE9" w:rsidRDefault="00CD5014"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297" w:type="pct"/>
            <w:tcBorders>
              <w:top w:val="single" w:sz="4" w:space="0" w:color="auto"/>
              <w:left w:val="single" w:sz="4" w:space="0" w:color="auto"/>
              <w:bottom w:val="single" w:sz="4" w:space="0" w:color="auto"/>
              <w:right w:val="single" w:sz="4" w:space="0" w:color="auto"/>
            </w:tcBorders>
          </w:tcPr>
          <w:p w14:paraId="19D9C037"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1AFB294"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C62C53C"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357719"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226CDEE"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CE7EAD" w:rsidRPr="0001000C" w14:paraId="4F6BE8B6" w14:textId="77777777" w:rsidTr="00CE7EA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CE7EAD" w:rsidRDefault="00CE7EAD" w:rsidP="001A0F01">
            <w:pPr>
              <w:rPr>
                <w:sz w:val="18"/>
                <w:szCs w:val="18"/>
              </w:rPr>
            </w:pPr>
            <w:r>
              <w:rPr>
                <w:sz w:val="18"/>
                <w:szCs w:val="18"/>
              </w:rPr>
              <w:fldChar w:fldCharType="begin" w:fldLock="1"/>
            </w:r>
            <w:r w:rsidR="007757A5">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402" w:type="pct"/>
            <w:tcBorders>
              <w:top w:val="single" w:sz="4" w:space="0" w:color="auto"/>
              <w:left w:val="single" w:sz="4" w:space="0" w:color="auto"/>
              <w:bottom w:val="single" w:sz="4" w:space="0" w:color="auto"/>
              <w:right w:val="single" w:sz="4" w:space="0" w:color="auto"/>
            </w:tcBorders>
          </w:tcPr>
          <w:p w14:paraId="0C719FB7" w14:textId="5F151661"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85" w:type="pct"/>
            <w:tcBorders>
              <w:top w:val="single" w:sz="4" w:space="0" w:color="auto"/>
              <w:left w:val="single" w:sz="4" w:space="0" w:color="auto"/>
              <w:bottom w:val="single" w:sz="4" w:space="0" w:color="auto"/>
              <w:right w:val="single" w:sz="4" w:space="0" w:color="auto"/>
            </w:tcBorders>
          </w:tcPr>
          <w:p w14:paraId="7E08E81F" w14:textId="4ED112C9"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36BDF9C1" w14:textId="6146D294"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31232AC5" w14:textId="35D6B86B"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sidR="00F04C8E">
              <w:rPr>
                <w:sz w:val="18"/>
                <w:szCs w:val="18"/>
              </w:rPr>
              <w:t xml:space="preserve">– </w:t>
            </w:r>
            <w:r w:rsidRPr="007141D0">
              <w:rPr>
                <w:sz w:val="18"/>
                <w:szCs w:val="18"/>
              </w:rPr>
              <w:t>21.3%)</w:t>
            </w:r>
          </w:p>
        </w:tc>
        <w:tc>
          <w:tcPr>
            <w:tcW w:w="297" w:type="pct"/>
            <w:tcBorders>
              <w:top w:val="single" w:sz="4" w:space="0" w:color="auto"/>
              <w:left w:val="single" w:sz="4" w:space="0" w:color="auto"/>
              <w:bottom w:val="single" w:sz="4" w:space="0" w:color="auto"/>
              <w:right w:val="single" w:sz="4" w:space="0" w:color="auto"/>
            </w:tcBorders>
          </w:tcPr>
          <w:p w14:paraId="2D2C9040" w14:textId="6A70ADCF" w:rsidR="00CE7EAD" w:rsidRPr="0001000C" w:rsidRDefault="00B22D2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1A6A212" w14:textId="23E9846C"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45692" w14:textId="77777777"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99E434" w14:textId="3735300B"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70" w:type="pct"/>
            <w:tcBorders>
              <w:top w:val="single" w:sz="4" w:space="0" w:color="auto"/>
              <w:left w:val="single" w:sz="4" w:space="0" w:color="auto"/>
              <w:bottom w:val="single" w:sz="4" w:space="0" w:color="auto"/>
            </w:tcBorders>
          </w:tcPr>
          <w:p w14:paraId="3A182574" w14:textId="77777777"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DE7C16" w:rsidRDefault="00DE7C16"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22D20" w:rsidRPr="0001000C" w14:paraId="5C232E06" w14:textId="77777777" w:rsidTr="006A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B22D20" w:rsidRDefault="00B22D20"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0D10AC7"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E9731E2" w14:textId="6B317CED"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496190C7" w14:textId="290CA4F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340" w:type="pct"/>
            <w:tcBorders>
              <w:top w:val="single" w:sz="4" w:space="0" w:color="auto"/>
              <w:left w:val="single" w:sz="4" w:space="0" w:color="auto"/>
              <w:bottom w:val="single" w:sz="4" w:space="0" w:color="auto"/>
              <w:right w:val="single" w:sz="4" w:space="0" w:color="auto"/>
            </w:tcBorders>
          </w:tcPr>
          <w:p w14:paraId="3EFC0ECA" w14:textId="399D1320" w:rsidR="00B22D20" w:rsidRDefault="00682DE1"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297" w:type="pct"/>
            <w:tcBorders>
              <w:top w:val="single" w:sz="4" w:space="0" w:color="auto"/>
              <w:left w:val="single" w:sz="4" w:space="0" w:color="auto"/>
              <w:bottom w:val="single" w:sz="4" w:space="0" w:color="auto"/>
              <w:right w:val="single" w:sz="4" w:space="0" w:color="auto"/>
            </w:tcBorders>
          </w:tcPr>
          <w:p w14:paraId="66D035D2" w14:textId="77777777" w:rsidR="00B22D20" w:rsidRPr="0001000C"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AD9C58" w14:textId="609C3E1C"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506" w:type="pct"/>
            <w:tcBorders>
              <w:top w:val="single" w:sz="4" w:space="0" w:color="auto"/>
              <w:left w:val="single" w:sz="4" w:space="0" w:color="auto"/>
              <w:bottom w:val="single" w:sz="4" w:space="0" w:color="auto"/>
              <w:right w:val="single" w:sz="4" w:space="0" w:color="auto"/>
            </w:tcBorders>
          </w:tcPr>
          <w:p w14:paraId="0B53BAC2"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6304F5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606C30"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682DE1" w:rsidRPr="0001000C" w14:paraId="6DA9E2AB" w14:textId="77777777" w:rsidTr="006A10C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7958FE3"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BDAF23"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AF4A9FC"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3729DAF9" w14:textId="48C2602E"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297" w:type="pct"/>
            <w:tcBorders>
              <w:top w:val="single" w:sz="4" w:space="0" w:color="auto"/>
              <w:left w:val="single" w:sz="4" w:space="0" w:color="auto"/>
              <w:bottom w:val="single" w:sz="4" w:space="0" w:color="auto"/>
              <w:right w:val="single" w:sz="4" w:space="0" w:color="auto"/>
            </w:tcBorders>
          </w:tcPr>
          <w:p w14:paraId="5BC265A9" w14:textId="77777777" w:rsidR="00682DE1" w:rsidRPr="0001000C"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BC2F11D"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8D4E2"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7FB926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2D65D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2DE1" w:rsidRPr="0001000C" w14:paraId="540B0E2A"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6599D1"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CAD405"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34AFA3"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042E8AA" w14:textId="62EBCFB8" w:rsidR="00682DE1" w:rsidRPr="006A10CB"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297" w:type="pct"/>
            <w:tcBorders>
              <w:top w:val="single" w:sz="4" w:space="0" w:color="auto"/>
              <w:left w:val="single" w:sz="4" w:space="0" w:color="auto"/>
              <w:bottom w:val="single" w:sz="4" w:space="0" w:color="auto"/>
              <w:right w:val="single" w:sz="4" w:space="0" w:color="auto"/>
            </w:tcBorders>
          </w:tcPr>
          <w:p w14:paraId="01E4A38B" w14:textId="77777777" w:rsidR="00682DE1" w:rsidRPr="0001000C"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B62C08C"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681856A"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1E81A1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03D8B0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D237A6" w:rsidRPr="0001000C" w14:paraId="57F02424"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D237A6" w:rsidRDefault="007757A5" w:rsidP="00682DE1">
            <w:pPr>
              <w:rPr>
                <w:sz w:val="18"/>
                <w:szCs w:val="18"/>
              </w:rPr>
            </w:pPr>
            <w:r>
              <w:rPr>
                <w:sz w:val="18"/>
                <w:szCs w:val="18"/>
              </w:rPr>
              <w:fldChar w:fldCharType="begin" w:fldLock="1"/>
            </w:r>
            <w:r w:rsidR="004A221E">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D237A6" w:rsidRPr="00363928"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00BE3F" w14:textId="56BDE65A" w:rsidR="00D237A6" w:rsidRPr="00363928"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85" w:type="pct"/>
            <w:tcBorders>
              <w:top w:val="single" w:sz="4" w:space="0" w:color="auto"/>
              <w:left w:val="single" w:sz="4" w:space="0" w:color="auto"/>
              <w:bottom w:val="single" w:sz="4" w:space="0" w:color="auto"/>
              <w:right w:val="single" w:sz="4" w:space="0" w:color="auto"/>
            </w:tcBorders>
          </w:tcPr>
          <w:p w14:paraId="3B8F6136" w14:textId="7ADCA8A7"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069124CB" w14:textId="27ADDFF8"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340" w:type="pct"/>
            <w:tcBorders>
              <w:top w:val="single" w:sz="4" w:space="0" w:color="auto"/>
              <w:left w:val="single" w:sz="4" w:space="0" w:color="auto"/>
              <w:bottom w:val="single" w:sz="4" w:space="0" w:color="auto"/>
              <w:right w:val="single" w:sz="4" w:space="0" w:color="auto"/>
            </w:tcBorders>
          </w:tcPr>
          <w:p w14:paraId="093D40DD" w14:textId="569F5A2F"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297" w:type="pct"/>
            <w:tcBorders>
              <w:top w:val="single" w:sz="4" w:space="0" w:color="auto"/>
              <w:left w:val="single" w:sz="4" w:space="0" w:color="auto"/>
              <w:bottom w:val="single" w:sz="4" w:space="0" w:color="auto"/>
              <w:right w:val="single" w:sz="4" w:space="0" w:color="auto"/>
            </w:tcBorders>
          </w:tcPr>
          <w:p w14:paraId="0DEE0BD8" w14:textId="7E3F0341" w:rsidR="00D237A6" w:rsidRPr="0001000C"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004921BC" w14:textId="47A20E66"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506" w:type="pct"/>
            <w:tcBorders>
              <w:top w:val="single" w:sz="4" w:space="0" w:color="auto"/>
              <w:left w:val="single" w:sz="4" w:space="0" w:color="auto"/>
              <w:bottom w:val="single" w:sz="4" w:space="0" w:color="auto"/>
              <w:right w:val="single" w:sz="4" w:space="0" w:color="auto"/>
            </w:tcBorders>
          </w:tcPr>
          <w:p w14:paraId="109FC89F" w14:textId="77777777" w:rsidR="00D237A6"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E02C64" w14:textId="1545FF21"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F13DC1E" w14:textId="2AFC2B74"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D237A6" w:rsidRPr="0001000C" w14:paraId="794470D5"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D237A6" w:rsidRDefault="004A221E" w:rsidP="00682DE1">
            <w:pPr>
              <w:rPr>
                <w:sz w:val="18"/>
                <w:szCs w:val="18"/>
              </w:rPr>
            </w:pPr>
            <w:r>
              <w:rPr>
                <w:sz w:val="18"/>
                <w:szCs w:val="18"/>
              </w:rPr>
              <w:fldChar w:fldCharType="begin" w:fldLock="1"/>
            </w:r>
            <w:r w:rsidR="00DB7295">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402" w:type="pct"/>
            <w:tcBorders>
              <w:top w:val="single" w:sz="4" w:space="0" w:color="auto"/>
              <w:left w:val="single" w:sz="4" w:space="0" w:color="auto"/>
              <w:bottom w:val="single" w:sz="4" w:space="0" w:color="auto"/>
              <w:right w:val="single" w:sz="4" w:space="0" w:color="auto"/>
            </w:tcBorders>
          </w:tcPr>
          <w:p w14:paraId="3273D8CC" w14:textId="3E1A2E89"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85" w:type="pct"/>
            <w:tcBorders>
              <w:top w:val="single" w:sz="4" w:space="0" w:color="auto"/>
              <w:left w:val="single" w:sz="4" w:space="0" w:color="auto"/>
              <w:bottom w:val="single" w:sz="4" w:space="0" w:color="auto"/>
              <w:right w:val="single" w:sz="4" w:space="0" w:color="auto"/>
            </w:tcBorders>
          </w:tcPr>
          <w:p w14:paraId="2150E47A" w14:textId="17437A7B"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759D20B" w14:textId="4DDBC48B"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004A221E" w:rsidRPr="004A221E">
              <w:rPr>
                <w:sz w:val="18"/>
                <w:szCs w:val="18"/>
              </w:rPr>
              <w:t>otal body</w:t>
            </w:r>
            <w:r w:rsidR="004A221E">
              <w:rPr>
                <w:sz w:val="18"/>
                <w:szCs w:val="18"/>
              </w:rPr>
              <w:t xml:space="preserve"> bone mineral density (</w:t>
            </w:r>
            <w:proofErr w:type="spellStart"/>
            <w:r w:rsidR="004A221E">
              <w:rPr>
                <w:sz w:val="18"/>
                <w:szCs w:val="18"/>
              </w:rPr>
              <w:t>tBMD</w:t>
            </w:r>
            <w:proofErr w:type="spellEnd"/>
            <w:r w:rsidR="004A221E">
              <w:rPr>
                <w:sz w:val="18"/>
                <w:szCs w:val="18"/>
              </w:rPr>
              <w:t>)</w:t>
            </w:r>
            <w:r>
              <w:rPr>
                <w:sz w:val="18"/>
                <w:szCs w:val="18"/>
              </w:rPr>
              <w:t xml:space="preserve"> in female</w:t>
            </w:r>
          </w:p>
        </w:tc>
        <w:tc>
          <w:tcPr>
            <w:tcW w:w="1340" w:type="pct"/>
            <w:tcBorders>
              <w:top w:val="single" w:sz="4" w:space="0" w:color="auto"/>
              <w:left w:val="single" w:sz="4" w:space="0" w:color="auto"/>
              <w:bottom w:val="single" w:sz="4" w:space="0" w:color="auto"/>
              <w:right w:val="single" w:sz="4" w:space="0" w:color="auto"/>
            </w:tcBorders>
          </w:tcPr>
          <w:p w14:paraId="0BDBD2E8" w14:textId="11EFAE6C"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297" w:type="pct"/>
            <w:tcBorders>
              <w:top w:val="single" w:sz="4" w:space="0" w:color="auto"/>
              <w:left w:val="single" w:sz="4" w:space="0" w:color="auto"/>
              <w:bottom w:val="single" w:sz="4" w:space="0" w:color="auto"/>
              <w:right w:val="single" w:sz="4" w:space="0" w:color="auto"/>
            </w:tcBorders>
          </w:tcPr>
          <w:p w14:paraId="0B36B8C5" w14:textId="7B9CCFCA" w:rsidR="00D237A6" w:rsidRPr="0001000C"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D5B10AB" w14:textId="667A4458"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399B45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4BEFC0F" w14:textId="7A6A0A61"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70" w:type="pct"/>
            <w:tcBorders>
              <w:top w:val="single" w:sz="4" w:space="0" w:color="auto"/>
              <w:left w:val="single" w:sz="4" w:space="0" w:color="auto"/>
              <w:bottom w:val="single" w:sz="4" w:space="0" w:color="auto"/>
            </w:tcBorders>
          </w:tcPr>
          <w:p w14:paraId="7DD897CC" w14:textId="7D8F3826"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013991" w:rsidRPr="0001000C" w14:paraId="53710F5D"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991" w:rsidRDefault="0001399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6CA7EC"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972E679"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8006C5A" w14:textId="2F02AEDF"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340" w:type="pct"/>
            <w:tcBorders>
              <w:top w:val="single" w:sz="4" w:space="0" w:color="auto"/>
              <w:left w:val="single" w:sz="4" w:space="0" w:color="auto"/>
              <w:bottom w:val="single" w:sz="4" w:space="0" w:color="auto"/>
              <w:right w:val="single" w:sz="4" w:space="0" w:color="auto"/>
            </w:tcBorders>
          </w:tcPr>
          <w:p w14:paraId="63497B9B" w14:textId="04A95529" w:rsidR="00013991" w:rsidRPr="00D86786" w:rsidRDefault="00013991"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297" w:type="pct"/>
            <w:tcBorders>
              <w:top w:val="single" w:sz="4" w:space="0" w:color="auto"/>
              <w:left w:val="single" w:sz="4" w:space="0" w:color="auto"/>
              <w:bottom w:val="single" w:sz="4" w:space="0" w:color="auto"/>
              <w:right w:val="single" w:sz="4" w:space="0" w:color="auto"/>
            </w:tcBorders>
          </w:tcPr>
          <w:p w14:paraId="1517CB05"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D42CE6"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2CB423C"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AB8A0A2"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7F74078"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D237A6" w:rsidRPr="0001000C" w14:paraId="50B7F8F0"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D237A6" w:rsidRDefault="00D237A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8B2A06"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ED7ECCF"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CA4D017"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D884FAA"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D237A6" w:rsidRDefault="00407FF4"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w:t>
            </w:r>
            <w:r w:rsidR="00EE6FAD" w:rsidRPr="00EE6FAD">
              <w:rPr>
                <w:b/>
                <w:sz w:val="18"/>
                <w:szCs w:val="18"/>
              </w:rPr>
              <w:t xml:space="preserve"> </w:t>
            </w:r>
            <w:r w:rsidRPr="00EE6FAD">
              <w:rPr>
                <w:b/>
                <w:sz w:val="18"/>
                <w:szCs w:val="18"/>
              </w:rPr>
              <w:t>were found in male</w:t>
            </w:r>
            <w:r w:rsidRPr="00407FF4">
              <w:rPr>
                <w:sz w:val="18"/>
                <w:szCs w:val="18"/>
              </w:rPr>
              <w:t xml:space="preserve"> </w:t>
            </w:r>
            <w:r w:rsidRPr="00FF2B52">
              <w:rPr>
                <w:b/>
                <w:sz w:val="18"/>
                <w:szCs w:val="18"/>
              </w:rPr>
              <w:t>ESRD patients</w:t>
            </w:r>
            <w:r w:rsidRPr="00407FF4">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52BE642F" w14:textId="77777777" w:rsidR="00D237A6" w:rsidRPr="0001000C"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164C3E"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B77D9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FD8B665"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D9FC7D"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805C7" w:rsidRPr="0001000C" w14:paraId="7C244084"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5805C7" w:rsidRDefault="00DB7295" w:rsidP="00682DE1">
            <w:pPr>
              <w:rPr>
                <w:sz w:val="18"/>
                <w:szCs w:val="18"/>
              </w:rPr>
            </w:pPr>
            <w:r>
              <w:rPr>
                <w:sz w:val="18"/>
                <w:szCs w:val="18"/>
              </w:rPr>
              <w:fldChar w:fldCharType="begin" w:fldLock="1"/>
            </w:r>
            <w:r w:rsidR="005B7675">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5805C7"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402" w:type="pct"/>
            <w:tcBorders>
              <w:top w:val="single" w:sz="4" w:space="0" w:color="auto"/>
              <w:left w:val="single" w:sz="4" w:space="0" w:color="auto"/>
              <w:bottom w:val="single" w:sz="4" w:space="0" w:color="auto"/>
              <w:right w:val="single" w:sz="4" w:space="0" w:color="auto"/>
            </w:tcBorders>
          </w:tcPr>
          <w:p w14:paraId="7776FB08" w14:textId="66E683FC"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85" w:type="pct"/>
            <w:tcBorders>
              <w:top w:val="single" w:sz="4" w:space="0" w:color="auto"/>
              <w:left w:val="single" w:sz="4" w:space="0" w:color="auto"/>
              <w:bottom w:val="single" w:sz="4" w:space="0" w:color="auto"/>
              <w:right w:val="single" w:sz="4" w:space="0" w:color="auto"/>
            </w:tcBorders>
          </w:tcPr>
          <w:p w14:paraId="2A895D04" w14:textId="47BBF82C"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2C226B6" w14:textId="571F9A77"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1D54002B" w14:textId="6AA7A818" w:rsidR="005805C7" w:rsidRPr="00407FF4" w:rsidRDefault="0046753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3A972266" w14:textId="3567A288" w:rsidR="005805C7" w:rsidRPr="0001000C" w:rsidRDefault="009A1CC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0F8669" w14:textId="694FFB28"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15A43E71" w14:textId="77777777" w:rsidR="005805C7" w:rsidRDefault="005805C7"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8FC35CA" w14:textId="5355D6DA"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70" w:type="pct"/>
            <w:tcBorders>
              <w:top w:val="single" w:sz="4" w:space="0" w:color="auto"/>
              <w:left w:val="single" w:sz="4" w:space="0" w:color="auto"/>
              <w:bottom w:val="single" w:sz="4" w:space="0" w:color="auto"/>
            </w:tcBorders>
          </w:tcPr>
          <w:p w14:paraId="5EA85DD3" w14:textId="7F442DA1"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507002" w:rsidRPr="0001000C" w14:paraId="60691A96"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507002" w:rsidRDefault="00507002"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E204193"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680A368"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009A221"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C9D7B32" w14:textId="2C5369FA" w:rsidR="00507002" w:rsidRPr="00183CA7"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297" w:type="pct"/>
            <w:tcBorders>
              <w:top w:val="single" w:sz="4" w:space="0" w:color="auto"/>
              <w:left w:val="single" w:sz="4" w:space="0" w:color="auto"/>
              <w:bottom w:val="single" w:sz="4" w:space="0" w:color="auto"/>
              <w:right w:val="single" w:sz="4" w:space="0" w:color="auto"/>
            </w:tcBorders>
          </w:tcPr>
          <w:p w14:paraId="108BF147" w14:textId="77777777" w:rsidR="00507002" w:rsidRPr="0001000C"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B3F632"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9F8B5CD"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5632E60"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8F6D57D" w14:textId="77777777" w:rsidR="00507002" w:rsidRPr="00DF224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46753D" w:rsidRPr="0001000C" w14:paraId="141C32DB"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AA9FFA"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5C82E08"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B9ADE8C"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F585B3B" w14:textId="353811BE" w:rsidR="0046753D" w:rsidRDefault="0046753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297" w:type="pct"/>
            <w:tcBorders>
              <w:top w:val="single" w:sz="4" w:space="0" w:color="auto"/>
              <w:left w:val="single" w:sz="4" w:space="0" w:color="auto"/>
              <w:bottom w:val="single" w:sz="4" w:space="0" w:color="auto"/>
              <w:right w:val="single" w:sz="4" w:space="0" w:color="auto"/>
            </w:tcBorders>
          </w:tcPr>
          <w:p w14:paraId="1BB0AD05" w14:textId="77777777" w:rsidR="0046753D" w:rsidRPr="0001000C"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EA5056"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F18E3F0"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8ED28DB"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D453C03" w14:textId="77777777" w:rsidR="0046753D" w:rsidRPr="00DF224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46753D" w:rsidRPr="0001000C" w14:paraId="44E97485"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50915F8"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89CC7DA"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ABBA3B"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4144093" w14:textId="5B16B3DC" w:rsidR="0046753D"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297" w:type="pct"/>
            <w:tcBorders>
              <w:top w:val="single" w:sz="4" w:space="0" w:color="auto"/>
              <w:left w:val="single" w:sz="4" w:space="0" w:color="auto"/>
              <w:bottom w:val="single" w:sz="4" w:space="0" w:color="auto"/>
              <w:right w:val="single" w:sz="4" w:space="0" w:color="auto"/>
            </w:tcBorders>
          </w:tcPr>
          <w:p w14:paraId="27FE2AC2" w14:textId="77777777" w:rsidR="0046753D" w:rsidRPr="0001000C"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BB28C5"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317F4AC"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9121B91"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6B83C2D" w14:textId="77777777" w:rsidR="0046753D" w:rsidRPr="00DF224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0D61EC15"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482409F"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3F5F45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DABB2FB" w14:textId="68F64930"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5EFE06F2" w14:textId="4AEAA5A0" w:rsidR="0097152E" w:rsidRPr="00407FF4" w:rsidRDefault="00603331"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297" w:type="pct"/>
            <w:tcBorders>
              <w:top w:val="single" w:sz="4" w:space="0" w:color="auto"/>
              <w:left w:val="single" w:sz="4" w:space="0" w:color="auto"/>
              <w:bottom w:val="single" w:sz="4" w:space="0" w:color="auto"/>
              <w:right w:val="single" w:sz="4" w:space="0" w:color="auto"/>
            </w:tcBorders>
          </w:tcPr>
          <w:p w14:paraId="525D61DB"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7FF6A2"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258A2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E31EA3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F1FC1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03331" w:rsidRPr="0001000C" w14:paraId="10A2D201"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603331" w:rsidRDefault="0060333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16B4270"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AE0AF1C"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8AA98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3B192A1" w14:textId="7602DAB3" w:rsidR="00603331" w:rsidRDefault="00603331"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297" w:type="pct"/>
            <w:tcBorders>
              <w:top w:val="single" w:sz="4" w:space="0" w:color="auto"/>
              <w:left w:val="single" w:sz="4" w:space="0" w:color="auto"/>
              <w:bottom w:val="single" w:sz="4" w:space="0" w:color="auto"/>
              <w:right w:val="single" w:sz="4" w:space="0" w:color="auto"/>
            </w:tcBorders>
          </w:tcPr>
          <w:p w14:paraId="6E52DE69" w14:textId="77777777" w:rsidR="00603331" w:rsidRPr="0001000C"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C2B5D9F"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6B3AA2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5936A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371D270" w14:textId="77777777" w:rsidR="00603331" w:rsidRPr="00DF224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6A318D40"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39D9D9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0B403F9" w14:textId="029E324E"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475" w:type="pct"/>
            <w:tcBorders>
              <w:top w:val="single" w:sz="4" w:space="0" w:color="auto"/>
              <w:left w:val="single" w:sz="4" w:space="0" w:color="auto"/>
              <w:bottom w:val="single" w:sz="4" w:space="0" w:color="auto"/>
              <w:right w:val="single" w:sz="4" w:space="0" w:color="auto"/>
            </w:tcBorders>
          </w:tcPr>
          <w:p w14:paraId="250937EF" w14:textId="43F1A7E4"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6DB38272" w14:textId="1432C404" w:rsidR="0097152E" w:rsidRPr="00407FF4" w:rsidRDefault="00A816AF"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sidR="005B7675">
              <w:rPr>
                <w:sz w:val="18"/>
                <w:szCs w:val="18"/>
              </w:rPr>
              <w:t xml:space="preserve"> after 1.5 years of RRT</w:t>
            </w:r>
          </w:p>
        </w:tc>
        <w:tc>
          <w:tcPr>
            <w:tcW w:w="297" w:type="pct"/>
            <w:tcBorders>
              <w:top w:val="single" w:sz="4" w:space="0" w:color="auto"/>
              <w:left w:val="single" w:sz="4" w:space="0" w:color="auto"/>
              <w:bottom w:val="single" w:sz="4" w:space="0" w:color="auto"/>
              <w:right w:val="single" w:sz="4" w:space="0" w:color="auto"/>
            </w:tcBorders>
          </w:tcPr>
          <w:p w14:paraId="1AA03937"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FBFB8BE" w14:textId="03C0633D" w:rsidR="0097152E"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491F089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69A8D0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222555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5805C7" w:rsidRPr="0001000C" w14:paraId="3D983BD9" w14:textId="77777777" w:rsidTr="009836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5805C7" w:rsidRDefault="005805C7"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23B9A0E"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3920D9C" w14:textId="66DF2CB9"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452103B2" w14:textId="6E14F921"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340" w:type="pct"/>
            <w:tcBorders>
              <w:top w:val="single" w:sz="4" w:space="0" w:color="auto"/>
              <w:left w:val="single" w:sz="4" w:space="0" w:color="auto"/>
              <w:bottom w:val="single" w:sz="4" w:space="0" w:color="auto"/>
              <w:right w:val="single" w:sz="4" w:space="0" w:color="auto"/>
            </w:tcBorders>
          </w:tcPr>
          <w:p w14:paraId="1E979E68" w14:textId="4F227EF7" w:rsidR="005805C7" w:rsidRPr="00407FF4" w:rsidRDefault="00166C4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297" w:type="pct"/>
            <w:tcBorders>
              <w:top w:val="single" w:sz="4" w:space="0" w:color="auto"/>
              <w:left w:val="single" w:sz="4" w:space="0" w:color="auto"/>
              <w:bottom w:val="single" w:sz="4" w:space="0" w:color="auto"/>
              <w:right w:val="single" w:sz="4" w:space="0" w:color="auto"/>
            </w:tcBorders>
          </w:tcPr>
          <w:p w14:paraId="39A4ADFC" w14:textId="77777777" w:rsidR="005805C7" w:rsidRPr="0001000C"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DB36AD8"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716D98D" w14:textId="1418B79D"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72A4E47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ADCA44F"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836E1" w:rsidRPr="0001000C" w14:paraId="4FF455A9" w14:textId="77777777" w:rsidTr="001C268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9836E1" w:rsidRDefault="005B7675" w:rsidP="00682DE1">
            <w:pPr>
              <w:rPr>
                <w:sz w:val="18"/>
                <w:szCs w:val="18"/>
              </w:rPr>
            </w:pPr>
            <w:r>
              <w:rPr>
                <w:sz w:val="18"/>
                <w:szCs w:val="18"/>
              </w:rPr>
              <w:fldChar w:fldCharType="begin" w:fldLock="1"/>
            </w:r>
            <w:r w:rsidR="00DE7C16">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9836E1"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402" w:type="pct"/>
            <w:tcBorders>
              <w:top w:val="single" w:sz="4" w:space="0" w:color="auto"/>
              <w:left w:val="single" w:sz="4" w:space="0" w:color="auto"/>
              <w:bottom w:val="single" w:sz="4" w:space="0" w:color="auto"/>
              <w:right w:val="single" w:sz="4" w:space="0" w:color="auto"/>
            </w:tcBorders>
          </w:tcPr>
          <w:p w14:paraId="65952267" w14:textId="39DA2D2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85" w:type="pct"/>
            <w:tcBorders>
              <w:top w:val="single" w:sz="4" w:space="0" w:color="auto"/>
              <w:left w:val="single" w:sz="4" w:space="0" w:color="auto"/>
              <w:bottom w:val="single" w:sz="4" w:space="0" w:color="auto"/>
              <w:right w:val="single" w:sz="4" w:space="0" w:color="auto"/>
            </w:tcBorders>
          </w:tcPr>
          <w:p w14:paraId="2555ACA0" w14:textId="251974B6"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E6A85F0" w14:textId="36EEAF0D" w:rsidR="005B7675" w:rsidRPr="005B7675"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340" w:type="pct"/>
            <w:tcBorders>
              <w:top w:val="single" w:sz="4" w:space="0" w:color="auto"/>
              <w:left w:val="single" w:sz="4" w:space="0" w:color="auto"/>
              <w:bottom w:val="single" w:sz="4" w:space="0" w:color="auto"/>
              <w:right w:val="single" w:sz="4" w:space="0" w:color="auto"/>
            </w:tcBorders>
          </w:tcPr>
          <w:p w14:paraId="50392A07" w14:textId="64C6EAC9" w:rsidR="009836E1" w:rsidRDefault="005B7675"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C0E253C" w14:textId="7C54C7A1" w:rsidR="009836E1" w:rsidRPr="0001000C" w:rsidRDefault="001C268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5B74EB5" w14:textId="768208F4"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506" w:type="pct"/>
            <w:tcBorders>
              <w:top w:val="single" w:sz="4" w:space="0" w:color="auto"/>
              <w:left w:val="single" w:sz="4" w:space="0" w:color="auto"/>
              <w:bottom w:val="single" w:sz="4" w:space="0" w:color="auto"/>
              <w:right w:val="single" w:sz="4" w:space="0" w:color="auto"/>
            </w:tcBorders>
          </w:tcPr>
          <w:p w14:paraId="64533C69" w14:textId="3CCC6C6A"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w:t>
            </w:r>
            <w:r w:rsidR="009709C9">
              <w:rPr>
                <w:sz w:val="18"/>
                <w:szCs w:val="18"/>
              </w:rPr>
              <w:t xml:space="preserve"> (DU-</w:t>
            </w:r>
            <w:proofErr w:type="spellStart"/>
            <w:r w:rsidR="009709C9">
              <w:rPr>
                <w:sz w:val="18"/>
                <w:szCs w:val="18"/>
              </w:rPr>
              <w:t>Qa</w:t>
            </w:r>
            <w:proofErr w:type="spellEnd"/>
            <w:r w:rsidR="009709C9">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68416CFF" w14:textId="08BC7E4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30FF5F36" w14:textId="3C79F22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1C2684" w:rsidRPr="0001000C" w14:paraId="4AB59742" w14:textId="77777777" w:rsidTr="003D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1C2684" w:rsidRDefault="001C268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715BB7E"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7C68FB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78434A3" w14:textId="7384C689"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5E42896" w14:textId="5BD1107D" w:rsidR="001C2684" w:rsidRPr="009709C9" w:rsidRDefault="00375B0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009709C9" w:rsidRPr="009709C9">
              <w:rPr>
                <w:sz w:val="18"/>
                <w:szCs w:val="18"/>
              </w:rPr>
              <w:t>0.575</w:t>
            </w:r>
          </w:p>
        </w:tc>
        <w:tc>
          <w:tcPr>
            <w:tcW w:w="297" w:type="pct"/>
            <w:tcBorders>
              <w:top w:val="single" w:sz="4" w:space="0" w:color="auto"/>
              <w:left w:val="single" w:sz="4" w:space="0" w:color="auto"/>
              <w:bottom w:val="single" w:sz="4" w:space="0" w:color="auto"/>
              <w:right w:val="single" w:sz="4" w:space="0" w:color="auto"/>
            </w:tcBorders>
          </w:tcPr>
          <w:p w14:paraId="1CF5AE0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8220A7A" w14:textId="77777777"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8AC2E" w14:textId="64D27980"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AF253F4"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D8B7934" w14:textId="008FC381"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2FCC5794" w14:textId="77777777" w:rsidTr="003D411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3D411F" w:rsidRDefault="00DE7C16" w:rsidP="00682DE1">
            <w:pPr>
              <w:rPr>
                <w:sz w:val="18"/>
                <w:szCs w:val="18"/>
              </w:rPr>
            </w:pPr>
            <w:r>
              <w:rPr>
                <w:sz w:val="18"/>
                <w:szCs w:val="18"/>
              </w:rPr>
              <w:fldChar w:fldCharType="begin" w:fldLock="1"/>
            </w:r>
            <w:r w:rsidR="00684904">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042D9D4" w14:textId="04BA8FE8" w:rsidR="003D411F" w:rsidRPr="00363928" w:rsidRDefault="00D86786"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85" w:type="pct"/>
            <w:tcBorders>
              <w:top w:val="single" w:sz="4" w:space="0" w:color="auto"/>
              <w:left w:val="single" w:sz="4" w:space="0" w:color="auto"/>
              <w:bottom w:val="single" w:sz="4" w:space="0" w:color="auto"/>
              <w:right w:val="single" w:sz="4" w:space="0" w:color="auto"/>
            </w:tcBorders>
          </w:tcPr>
          <w:p w14:paraId="0FAB68C5" w14:textId="053E3462" w:rsidR="003D411F" w:rsidRDefault="00AB6B0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DDEFD5F" w14:textId="4A78355D" w:rsidR="003D411F" w:rsidRDefault="00AB6B01"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EAAFB02" w14:textId="120B9F41" w:rsidR="003D411F" w:rsidRDefault="00971916"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297" w:type="pct"/>
            <w:tcBorders>
              <w:top w:val="single" w:sz="4" w:space="0" w:color="auto"/>
              <w:left w:val="single" w:sz="4" w:space="0" w:color="auto"/>
              <w:bottom w:val="single" w:sz="4" w:space="0" w:color="auto"/>
              <w:right w:val="single" w:sz="4" w:space="0" w:color="auto"/>
            </w:tcBorders>
          </w:tcPr>
          <w:p w14:paraId="706C38DE" w14:textId="1181E966" w:rsidR="003D411F"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2CE7EE2" w14:textId="0AB40C4C" w:rsidR="003D411F"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506" w:type="pct"/>
            <w:tcBorders>
              <w:top w:val="single" w:sz="4" w:space="0" w:color="auto"/>
              <w:left w:val="single" w:sz="4" w:space="0" w:color="auto"/>
              <w:bottom w:val="single" w:sz="4" w:space="0" w:color="auto"/>
              <w:right w:val="single" w:sz="4" w:space="0" w:color="auto"/>
            </w:tcBorders>
          </w:tcPr>
          <w:p w14:paraId="46E65CAC"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E7E11A6" w14:textId="2B916407" w:rsidR="003D411F" w:rsidRDefault="00FC37D8"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577CBA6" w14:textId="264BCC62"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1916" w:rsidRPr="0001000C" w14:paraId="78171F42"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971916" w:rsidRDefault="00971916"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right w:val="single" w:sz="4" w:space="0" w:color="auto"/>
            </w:tcBorders>
          </w:tcPr>
          <w:p w14:paraId="4C28009B"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35AC2442"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7F7CBAC"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1D32FD5E" w14:textId="29192E5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297" w:type="pct"/>
            <w:tcBorders>
              <w:top w:val="single" w:sz="4" w:space="0" w:color="auto"/>
              <w:left w:val="single" w:sz="4" w:space="0" w:color="auto"/>
              <w:right w:val="single" w:sz="4" w:space="0" w:color="auto"/>
            </w:tcBorders>
          </w:tcPr>
          <w:p w14:paraId="7AB0ABE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66C0EC0E"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122CB53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583100E8"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6AFC9CC5"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5546262D" w14:textId="77777777" w:rsidTr="0097191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3D411F" w:rsidRDefault="003D411F"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A39C172"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4BEF4F4"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CC7F38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5CB08B7" w14:textId="6A555F55" w:rsidR="00971916" w:rsidRPr="00971916"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3D411F"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297" w:type="pct"/>
            <w:tcBorders>
              <w:top w:val="single" w:sz="4" w:space="0" w:color="auto"/>
              <w:left w:val="single" w:sz="4" w:space="0" w:color="auto"/>
              <w:bottom w:val="single" w:sz="4" w:space="0" w:color="auto"/>
              <w:right w:val="single" w:sz="4" w:space="0" w:color="auto"/>
            </w:tcBorders>
          </w:tcPr>
          <w:p w14:paraId="4358D1C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175D30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02CC147"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FFF9A8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D92AA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1916" w:rsidRPr="0001000C" w14:paraId="6ECE017E" w14:textId="77777777" w:rsidTr="00971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971916" w:rsidRDefault="00684904" w:rsidP="00682DE1">
            <w:pPr>
              <w:rPr>
                <w:sz w:val="18"/>
                <w:szCs w:val="18"/>
              </w:rPr>
            </w:pPr>
            <w:r>
              <w:rPr>
                <w:sz w:val="18"/>
                <w:szCs w:val="18"/>
              </w:rPr>
              <w:fldChar w:fldCharType="begin" w:fldLock="1"/>
            </w:r>
            <w:r w:rsidR="00910DD7">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CJN.02560310</w:t>
            </w:r>
          </w:p>
        </w:tc>
        <w:tc>
          <w:tcPr>
            <w:tcW w:w="402" w:type="pct"/>
            <w:tcBorders>
              <w:top w:val="single" w:sz="4" w:space="0" w:color="auto"/>
              <w:left w:val="single" w:sz="4" w:space="0" w:color="auto"/>
              <w:bottom w:val="single" w:sz="4" w:space="0" w:color="auto"/>
              <w:right w:val="single" w:sz="4" w:space="0" w:color="auto"/>
            </w:tcBorders>
          </w:tcPr>
          <w:p w14:paraId="06E4A149" w14:textId="08C83B7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385" w:type="pct"/>
            <w:tcBorders>
              <w:top w:val="single" w:sz="4" w:space="0" w:color="auto"/>
              <w:left w:val="single" w:sz="4" w:space="0" w:color="auto"/>
              <w:bottom w:val="single" w:sz="4" w:space="0" w:color="auto"/>
              <w:right w:val="single" w:sz="4" w:space="0" w:color="auto"/>
            </w:tcBorders>
          </w:tcPr>
          <w:p w14:paraId="0C0C2532" w14:textId="53BB4C08"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48FBA111" w14:textId="78BFC786"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5EE1F6" w14:textId="342ACDBC" w:rsidR="00971916" w:rsidRPr="00971916" w:rsidRDefault="00684904"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297" w:type="pct"/>
            <w:tcBorders>
              <w:top w:val="single" w:sz="4" w:space="0" w:color="auto"/>
              <w:left w:val="single" w:sz="4" w:space="0" w:color="auto"/>
              <w:bottom w:val="single" w:sz="4" w:space="0" w:color="auto"/>
              <w:right w:val="single" w:sz="4" w:space="0" w:color="auto"/>
            </w:tcBorders>
          </w:tcPr>
          <w:p w14:paraId="6B0FA3EF" w14:textId="285EAD7E"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210F48B" w14:textId="5D754782"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06" w:type="pct"/>
            <w:tcBorders>
              <w:top w:val="single" w:sz="4" w:space="0" w:color="auto"/>
              <w:left w:val="single" w:sz="4" w:space="0" w:color="auto"/>
              <w:bottom w:val="single" w:sz="4" w:space="0" w:color="auto"/>
              <w:right w:val="single" w:sz="4" w:space="0" w:color="auto"/>
            </w:tcBorders>
          </w:tcPr>
          <w:p w14:paraId="6F8267E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8D959AA"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551D10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916" w:rsidRPr="0001000C" w14:paraId="1DDCB94F" w14:textId="77777777" w:rsidTr="0068490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971916" w:rsidRDefault="0097191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8BBB202"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3A8E4A5" w14:textId="28800E8F"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15879B0" w14:textId="4AD8C30E"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A41366C" w14:textId="314B0517" w:rsidR="00971916" w:rsidRPr="00971916" w:rsidRDefault="00B86EC9"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sidR="00684904">
              <w:rPr>
                <w:sz w:val="18"/>
                <w:szCs w:val="18"/>
              </w:rPr>
              <w:t xml:space="preserve"> </w:t>
            </w:r>
            <w:r w:rsidRPr="00B86EC9">
              <w:rPr>
                <w:sz w:val="18"/>
                <w:szCs w:val="18"/>
              </w:rPr>
              <w:t xml:space="preserve">analysis with gender (R </w:t>
            </w:r>
            <w:r w:rsidR="00684904">
              <w:rPr>
                <w:sz w:val="18"/>
                <w:szCs w:val="18"/>
              </w:rPr>
              <w:t>= -</w:t>
            </w:r>
            <w:r w:rsidRPr="00B86EC9">
              <w:rPr>
                <w:sz w:val="18"/>
                <w:szCs w:val="18"/>
              </w:rPr>
              <w:t xml:space="preserve">0.181, P </w:t>
            </w:r>
            <w:r w:rsidR="00684904">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sidR="00684904">
              <w:rPr>
                <w:sz w:val="18"/>
                <w:szCs w:val="18"/>
              </w:rPr>
              <w:t xml:space="preserve">= </w:t>
            </w:r>
            <w:r w:rsidRPr="00B86EC9">
              <w:rPr>
                <w:sz w:val="18"/>
                <w:szCs w:val="18"/>
              </w:rPr>
              <w:t xml:space="preserve">0.203, P </w:t>
            </w:r>
            <w:r w:rsidR="00684904">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sidR="00684904">
              <w:rPr>
                <w:sz w:val="18"/>
                <w:szCs w:val="18"/>
              </w:rPr>
              <w:t xml:space="preserve"> </w:t>
            </w:r>
            <w:r w:rsidRPr="00B86EC9">
              <w:rPr>
                <w:sz w:val="18"/>
                <w:szCs w:val="18"/>
              </w:rPr>
              <w:t xml:space="preserve">P </w:t>
            </w:r>
            <w:r w:rsidR="00684904">
              <w:rPr>
                <w:sz w:val="18"/>
                <w:szCs w:val="18"/>
              </w:rPr>
              <w:t xml:space="preserve">= </w:t>
            </w:r>
            <w:r w:rsidRPr="00B86EC9">
              <w:rPr>
                <w:sz w:val="18"/>
                <w:szCs w:val="18"/>
              </w:rPr>
              <w:t xml:space="preserve">0.047), eGFR (R </w:t>
            </w:r>
            <w:r>
              <w:rPr>
                <w:sz w:val="18"/>
                <w:szCs w:val="18"/>
              </w:rPr>
              <w:t>= -</w:t>
            </w:r>
            <w:r w:rsidRPr="00B86EC9">
              <w:rPr>
                <w:sz w:val="18"/>
                <w:szCs w:val="18"/>
              </w:rPr>
              <w:t xml:space="preserve">0.315, P </w:t>
            </w:r>
            <w:r w:rsidRPr="00B86EC9">
              <w:rPr>
                <w:sz w:val="18"/>
                <w:szCs w:val="18"/>
              </w:rPr>
              <w:t xml:space="preserve">0.001), </w:t>
            </w:r>
            <w:proofErr w:type="spellStart"/>
            <w:r w:rsidRPr="00B86EC9">
              <w:rPr>
                <w:sz w:val="18"/>
                <w:szCs w:val="18"/>
              </w:rPr>
              <w:t>iPTH</w:t>
            </w:r>
            <w:proofErr w:type="spellEnd"/>
            <w:r w:rsidRPr="00B86EC9">
              <w:rPr>
                <w:sz w:val="18"/>
                <w:szCs w:val="18"/>
              </w:rPr>
              <w:t xml:space="preserve"> (R </w:t>
            </w:r>
            <w:r w:rsidR="00684904">
              <w:rPr>
                <w:sz w:val="18"/>
                <w:szCs w:val="18"/>
              </w:rPr>
              <w:t xml:space="preserve">= </w:t>
            </w:r>
            <w:r w:rsidRPr="00B86EC9">
              <w:rPr>
                <w:sz w:val="18"/>
                <w:szCs w:val="18"/>
              </w:rPr>
              <w:t xml:space="preserve">0.152; P </w:t>
            </w:r>
            <w:r>
              <w:rPr>
                <w:sz w:val="18"/>
                <w:szCs w:val="18"/>
              </w:rPr>
              <w:t>=</w:t>
            </w:r>
            <w:r w:rsidR="00684904">
              <w:rPr>
                <w:sz w:val="18"/>
                <w:szCs w:val="18"/>
              </w:rPr>
              <w:t xml:space="preserve"> </w:t>
            </w:r>
            <w:r w:rsidRPr="00B86EC9">
              <w:rPr>
                <w:sz w:val="18"/>
                <w:szCs w:val="18"/>
              </w:rPr>
              <w:t xml:space="preserve">0.044), FGF 23 (R </w:t>
            </w:r>
            <w:r w:rsidR="00684904">
              <w:rPr>
                <w:sz w:val="18"/>
                <w:szCs w:val="18"/>
              </w:rPr>
              <w:t xml:space="preserve">= </w:t>
            </w:r>
            <w:r w:rsidRPr="00B86EC9">
              <w:rPr>
                <w:sz w:val="18"/>
                <w:szCs w:val="18"/>
              </w:rPr>
              <w:t xml:space="preserve">0.868; P </w:t>
            </w:r>
            <w:r w:rsidR="00684904">
              <w:rPr>
                <w:sz w:val="18"/>
                <w:szCs w:val="18"/>
              </w:rPr>
              <w:t xml:space="preserve">= </w:t>
            </w:r>
            <w:r w:rsidRPr="00B86EC9">
              <w:rPr>
                <w:sz w:val="18"/>
                <w:szCs w:val="18"/>
              </w:rPr>
              <w:t xml:space="preserve">0.001), and fetuin A levels (R </w:t>
            </w:r>
            <w:r w:rsidR="00684904">
              <w:rPr>
                <w:sz w:val="18"/>
                <w:szCs w:val="18"/>
              </w:rPr>
              <w:t xml:space="preserve">= </w:t>
            </w:r>
            <w:r w:rsidRPr="00B86EC9">
              <w:rPr>
                <w:sz w:val="18"/>
                <w:szCs w:val="18"/>
              </w:rPr>
              <w:t xml:space="preserve">0.491; P </w:t>
            </w:r>
            <w:r w:rsidR="00684904">
              <w:rPr>
                <w:sz w:val="18"/>
                <w:szCs w:val="18"/>
              </w:rPr>
              <w:t xml:space="preserve">= </w:t>
            </w:r>
            <w:r w:rsidRPr="00B86EC9">
              <w:rPr>
                <w:sz w:val="18"/>
                <w:szCs w:val="18"/>
              </w:rPr>
              <w:t>0.001) but not with the vitamin D values.</w:t>
            </w:r>
          </w:p>
        </w:tc>
        <w:tc>
          <w:tcPr>
            <w:tcW w:w="297" w:type="pct"/>
            <w:tcBorders>
              <w:top w:val="single" w:sz="4" w:space="0" w:color="auto"/>
              <w:left w:val="single" w:sz="4" w:space="0" w:color="auto"/>
              <w:bottom w:val="single" w:sz="4" w:space="0" w:color="auto"/>
              <w:right w:val="single" w:sz="4" w:space="0" w:color="auto"/>
            </w:tcBorders>
          </w:tcPr>
          <w:p w14:paraId="52D18CC6"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1262F8" w14:textId="77777777"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6B922A"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1D35FCD"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50F0FC5"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4904" w:rsidRPr="0001000C" w14:paraId="3EA01AF6" w14:textId="77777777" w:rsidTr="00684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684904" w:rsidRDefault="00910DD7" w:rsidP="00682DE1">
            <w:pPr>
              <w:rPr>
                <w:sz w:val="18"/>
                <w:szCs w:val="18"/>
              </w:rPr>
            </w:pPr>
            <w:r>
              <w:rPr>
                <w:sz w:val="18"/>
                <w:szCs w:val="18"/>
              </w:rPr>
              <w:fldChar w:fldCharType="begin" w:fldLock="1"/>
            </w:r>
            <w:r w:rsidR="002878BD">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684904" w:rsidRPr="00363928"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402" w:type="pct"/>
            <w:tcBorders>
              <w:top w:val="single" w:sz="4" w:space="0" w:color="auto"/>
              <w:left w:val="single" w:sz="4" w:space="0" w:color="auto"/>
              <w:bottom w:val="single" w:sz="4" w:space="0" w:color="auto"/>
              <w:right w:val="single" w:sz="4" w:space="0" w:color="auto"/>
            </w:tcBorders>
          </w:tcPr>
          <w:p w14:paraId="580380EB" w14:textId="0E7FD464" w:rsidR="00684904" w:rsidRPr="00363928" w:rsidRDefault="005D02F1"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85" w:type="pct"/>
            <w:tcBorders>
              <w:top w:val="single" w:sz="4" w:space="0" w:color="auto"/>
              <w:left w:val="single" w:sz="4" w:space="0" w:color="auto"/>
              <w:bottom w:val="single" w:sz="4" w:space="0" w:color="auto"/>
              <w:right w:val="single" w:sz="4" w:space="0" w:color="auto"/>
            </w:tcBorders>
          </w:tcPr>
          <w:p w14:paraId="19759DE0" w14:textId="1CAFC778" w:rsidR="00684904" w:rsidRDefault="00B7504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036606F" w14:textId="3A4EEC1B" w:rsidR="00684904" w:rsidRDefault="00910DD7"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340" w:type="pct"/>
            <w:tcBorders>
              <w:top w:val="single" w:sz="4" w:space="0" w:color="auto"/>
              <w:left w:val="single" w:sz="4" w:space="0" w:color="auto"/>
              <w:bottom w:val="single" w:sz="4" w:space="0" w:color="auto"/>
              <w:right w:val="single" w:sz="4" w:space="0" w:color="auto"/>
            </w:tcBorders>
          </w:tcPr>
          <w:p w14:paraId="511E55CB" w14:textId="35D61545" w:rsidR="00684904" w:rsidRPr="00B86EC9" w:rsidRDefault="00910DD7"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13CE33ED" w14:textId="00C48F38"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68AAC324" w14:textId="72364FB3" w:rsidR="00684904" w:rsidRDefault="00831293"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506" w:type="pct"/>
            <w:tcBorders>
              <w:top w:val="single" w:sz="4" w:space="0" w:color="auto"/>
              <w:left w:val="single" w:sz="4" w:space="0" w:color="auto"/>
              <w:bottom w:val="single" w:sz="4" w:space="0" w:color="auto"/>
              <w:right w:val="single" w:sz="4" w:space="0" w:color="auto"/>
            </w:tcBorders>
          </w:tcPr>
          <w:p w14:paraId="7A0D372F" w14:textId="5B06CB97"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680AF09F" w14:textId="6B6261A9"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06BDE8FE" w14:textId="20CBFE75" w:rsidR="00684904" w:rsidRDefault="00545A0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684904" w:rsidRPr="0001000C" w14:paraId="6E876C5E" w14:textId="77777777" w:rsidTr="00617D7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684904" w:rsidRDefault="0068490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4A912A8"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53D6D5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09909FC"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A20DECA" w14:textId="70FACF5B" w:rsidR="00684904" w:rsidRPr="00B86EC9" w:rsidRDefault="00910DD7"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297" w:type="pct"/>
            <w:tcBorders>
              <w:top w:val="single" w:sz="4" w:space="0" w:color="auto"/>
              <w:left w:val="single" w:sz="4" w:space="0" w:color="auto"/>
              <w:bottom w:val="single" w:sz="4" w:space="0" w:color="auto"/>
              <w:right w:val="single" w:sz="4" w:space="0" w:color="auto"/>
            </w:tcBorders>
          </w:tcPr>
          <w:p w14:paraId="4A0FC7D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7288DA"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6F8F5C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7FA94CF"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32BB33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17D7E" w:rsidRPr="0001000C" w14:paraId="1EBFC45C" w14:textId="77777777" w:rsidTr="0061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765C1DA4" w:rsidR="00617D7E" w:rsidRDefault="002878BD" w:rsidP="00682DE1">
            <w:pPr>
              <w:rPr>
                <w:sz w:val="18"/>
                <w:szCs w:val="18"/>
              </w:rPr>
            </w:pPr>
            <w:r>
              <w:rPr>
                <w:sz w:val="18"/>
                <w:szCs w:val="18"/>
              </w:rPr>
              <w:fldChar w:fldCharType="begin" w:fldLock="1"/>
            </w:r>
            <w:r>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6/cjmed-515</w:t>
            </w:r>
          </w:p>
        </w:tc>
        <w:tc>
          <w:tcPr>
            <w:tcW w:w="402" w:type="pct"/>
            <w:tcBorders>
              <w:top w:val="single" w:sz="4" w:space="0" w:color="auto"/>
              <w:left w:val="single" w:sz="4" w:space="0" w:color="auto"/>
              <w:bottom w:val="single" w:sz="4" w:space="0" w:color="auto"/>
              <w:right w:val="single" w:sz="4" w:space="0" w:color="auto"/>
            </w:tcBorders>
          </w:tcPr>
          <w:p w14:paraId="0B367552" w14:textId="1FE31EDF"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27004031</w:t>
            </w:r>
          </w:p>
        </w:tc>
        <w:tc>
          <w:tcPr>
            <w:tcW w:w="385" w:type="pct"/>
            <w:tcBorders>
              <w:top w:val="single" w:sz="4" w:space="0" w:color="auto"/>
              <w:left w:val="single" w:sz="4" w:space="0" w:color="auto"/>
              <w:bottom w:val="single" w:sz="4" w:space="0" w:color="auto"/>
              <w:right w:val="single" w:sz="4" w:space="0" w:color="auto"/>
            </w:tcBorders>
          </w:tcPr>
          <w:p w14:paraId="433F9412" w14:textId="4117C635"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792042BD" w14:textId="2599F0E9" w:rsidR="00617D7E" w:rsidRDefault="002878B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5AD4272" w14:textId="3D4F363D" w:rsidR="00617D7E" w:rsidRPr="00910DD7" w:rsidRDefault="002878B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2DAFDEF" w14:textId="09A64670" w:rsidR="00617D7E" w:rsidRDefault="00187B22"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bookmarkStart w:id="0" w:name="_GoBack"/>
            <w:bookmarkEnd w:id="0"/>
          </w:p>
        </w:tc>
        <w:tc>
          <w:tcPr>
            <w:tcW w:w="447" w:type="pct"/>
            <w:tcBorders>
              <w:top w:val="single" w:sz="4" w:space="0" w:color="auto"/>
              <w:left w:val="single" w:sz="4" w:space="0" w:color="auto"/>
              <w:bottom w:val="single" w:sz="4" w:space="0" w:color="auto"/>
              <w:right w:val="single" w:sz="4" w:space="0" w:color="auto"/>
            </w:tcBorders>
          </w:tcPr>
          <w:p w14:paraId="6F9BD8B1" w14:textId="77777777" w:rsidR="00CC465F" w:rsidRPr="00CC465F"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617D7E"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other soft tissue calcifications (VC)</w:t>
            </w:r>
            <w:r>
              <w:rPr>
                <w:sz w:val="18"/>
                <w:szCs w:val="18"/>
              </w:rPr>
              <w:t xml:space="preserve"> by plain film</w:t>
            </w:r>
          </w:p>
        </w:tc>
        <w:tc>
          <w:tcPr>
            <w:tcW w:w="506" w:type="pct"/>
            <w:tcBorders>
              <w:top w:val="single" w:sz="4" w:space="0" w:color="auto"/>
              <w:left w:val="single" w:sz="4" w:space="0" w:color="auto"/>
              <w:bottom w:val="single" w:sz="4" w:space="0" w:color="auto"/>
              <w:right w:val="single" w:sz="4" w:space="0" w:color="auto"/>
            </w:tcBorders>
          </w:tcPr>
          <w:p w14:paraId="2253D7BC" w14:textId="5AD0BF4D"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058809D6" w14:textId="162E1860"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4EEE159B" w14:textId="4C9869E1"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617D7E" w:rsidRPr="0001000C" w14:paraId="5F64B53F"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40DDD77A" w14:textId="77777777" w:rsidR="00617D7E" w:rsidRDefault="00617D7E" w:rsidP="00682DE1">
            <w:pPr>
              <w:rPr>
                <w:sz w:val="18"/>
                <w:szCs w:val="18"/>
              </w:rPr>
            </w:pPr>
          </w:p>
        </w:tc>
        <w:tc>
          <w:tcPr>
            <w:tcW w:w="226" w:type="pct"/>
            <w:tcBorders>
              <w:top w:val="single" w:sz="4" w:space="0" w:color="auto"/>
              <w:left w:val="single" w:sz="4" w:space="0" w:color="auto"/>
              <w:right w:val="single" w:sz="4" w:space="0" w:color="auto"/>
            </w:tcBorders>
          </w:tcPr>
          <w:p w14:paraId="19A04A6D"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3553E8AD"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right w:val="single" w:sz="4" w:space="0" w:color="auto"/>
            </w:tcBorders>
          </w:tcPr>
          <w:p w14:paraId="6F120DB6"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22A4E94B"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B96A48F" w14:textId="74305E30" w:rsidR="00617D7E" w:rsidRDefault="002878B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340" w:type="pct"/>
            <w:tcBorders>
              <w:top w:val="single" w:sz="4" w:space="0" w:color="auto"/>
              <w:left w:val="single" w:sz="4" w:space="0" w:color="auto"/>
              <w:right w:val="single" w:sz="4" w:space="0" w:color="auto"/>
            </w:tcBorders>
          </w:tcPr>
          <w:p w14:paraId="4D33D246" w14:textId="5D289F41" w:rsidR="00617D7E" w:rsidRPr="00910DD7" w:rsidRDefault="002878B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297" w:type="pct"/>
            <w:tcBorders>
              <w:top w:val="single" w:sz="4" w:space="0" w:color="auto"/>
              <w:left w:val="single" w:sz="4" w:space="0" w:color="auto"/>
              <w:right w:val="single" w:sz="4" w:space="0" w:color="auto"/>
            </w:tcBorders>
          </w:tcPr>
          <w:p w14:paraId="5816967A"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7597B85C" w14:textId="77777777" w:rsidR="00617D7E" w:rsidRDefault="00617D7E"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58888CCB" w14:textId="6D1D0B76" w:rsidR="00617D7E" w:rsidRDefault="002878B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right w:val="single" w:sz="4" w:space="0" w:color="auto"/>
            </w:tcBorders>
          </w:tcPr>
          <w:p w14:paraId="098E2CD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2E5A75C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2E49601B" w14:textId="515E3AA8" w:rsidR="002878BD" w:rsidRPr="002878BD" w:rsidRDefault="002254BA" w:rsidP="002878BD">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2878BD" w:rsidRPr="002878BD">
        <w:rPr>
          <w:rFonts w:ascii="Calibri" w:hAnsi="Calibri" w:cs="Calibri"/>
          <w:noProof/>
          <w:sz w:val="18"/>
          <w:szCs w:val="24"/>
        </w:rPr>
        <w:t xml:space="preserve">1. </w:t>
      </w:r>
      <w:r w:rsidR="002878BD" w:rsidRPr="002878BD">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4FF8AF78"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2. </w:t>
      </w:r>
      <w:r w:rsidRPr="002878BD">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12706943"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3. </w:t>
      </w:r>
      <w:r w:rsidRPr="002878BD">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7D82DA92"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4. </w:t>
      </w:r>
      <w:r w:rsidRPr="002878BD">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20080BD3"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5. </w:t>
      </w:r>
      <w:r w:rsidRPr="002878BD">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6FBA6FFF"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6. </w:t>
      </w:r>
      <w:r w:rsidRPr="002878BD">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5E677B60"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7. </w:t>
      </w:r>
      <w:r w:rsidRPr="002878BD">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42F507E3"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8. </w:t>
      </w:r>
      <w:r w:rsidRPr="002878BD">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4D3C6C86"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9. </w:t>
      </w:r>
      <w:r w:rsidRPr="002878BD">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221C4173"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0. </w:t>
      </w:r>
      <w:r w:rsidRPr="002878BD">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31079A6A"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1. </w:t>
      </w:r>
      <w:r w:rsidRPr="002878BD">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0BBBB2D9"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2. </w:t>
      </w:r>
      <w:r w:rsidRPr="002878BD">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3AC8D63F"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3. </w:t>
      </w:r>
      <w:r w:rsidRPr="002878BD">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5CFF731"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4. </w:t>
      </w:r>
      <w:r w:rsidRPr="002878BD">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564AF781"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5. </w:t>
      </w:r>
      <w:r w:rsidRPr="002878BD">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1505EE80"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6. </w:t>
      </w:r>
      <w:r w:rsidRPr="002878BD">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1F9B67CA"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7. </w:t>
      </w:r>
      <w:r w:rsidRPr="002878BD">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27E96835"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szCs w:val="24"/>
        </w:rPr>
      </w:pPr>
      <w:r w:rsidRPr="002878BD">
        <w:rPr>
          <w:rFonts w:ascii="Calibri" w:hAnsi="Calibri" w:cs="Calibri"/>
          <w:noProof/>
          <w:sz w:val="18"/>
          <w:szCs w:val="24"/>
        </w:rPr>
        <w:t xml:space="preserve">18. </w:t>
      </w:r>
      <w:r w:rsidRPr="002878BD">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04F7918" w14:textId="77777777" w:rsidR="002878BD" w:rsidRPr="002878BD" w:rsidRDefault="002878BD" w:rsidP="002878BD">
      <w:pPr>
        <w:widowControl w:val="0"/>
        <w:autoSpaceDE w:val="0"/>
        <w:autoSpaceDN w:val="0"/>
        <w:adjustRightInd w:val="0"/>
        <w:spacing w:line="240" w:lineRule="auto"/>
        <w:ind w:left="640" w:hanging="640"/>
        <w:rPr>
          <w:rFonts w:ascii="Calibri" w:hAnsi="Calibri" w:cs="Calibri"/>
          <w:noProof/>
          <w:sz w:val="18"/>
        </w:rPr>
      </w:pPr>
      <w:r w:rsidRPr="002878BD">
        <w:rPr>
          <w:rFonts w:ascii="Calibri" w:hAnsi="Calibri" w:cs="Calibri"/>
          <w:noProof/>
          <w:sz w:val="18"/>
          <w:szCs w:val="24"/>
        </w:rPr>
        <w:t xml:space="preserve">19. </w:t>
      </w:r>
      <w:r w:rsidRPr="002878BD">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B86EC9" w:rsidRDefault="00B86EC9" w:rsidP="00253FDF">
      <w:pPr>
        <w:spacing w:after="0" w:line="240" w:lineRule="auto"/>
      </w:pPr>
      <w:r>
        <w:separator/>
      </w:r>
    </w:p>
  </w:endnote>
  <w:endnote w:type="continuationSeparator" w:id="0">
    <w:p w14:paraId="530F21C6" w14:textId="77777777" w:rsidR="00B86EC9" w:rsidRDefault="00B86EC9"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B86EC9" w:rsidRDefault="00B86EC9" w:rsidP="00253FDF">
      <w:pPr>
        <w:spacing w:after="0" w:line="240" w:lineRule="auto"/>
      </w:pPr>
      <w:r>
        <w:separator/>
      </w:r>
    </w:p>
  </w:footnote>
  <w:footnote w:type="continuationSeparator" w:id="0">
    <w:p w14:paraId="6418F188" w14:textId="77777777" w:rsidR="00B86EC9" w:rsidRDefault="00B86EC9"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3991"/>
    <w:rsid w:val="00031112"/>
    <w:rsid w:val="00070955"/>
    <w:rsid w:val="000C3692"/>
    <w:rsid w:val="000D49C1"/>
    <w:rsid w:val="000D58B0"/>
    <w:rsid w:val="000D7AB2"/>
    <w:rsid w:val="000E23B1"/>
    <w:rsid w:val="001075E2"/>
    <w:rsid w:val="0011300F"/>
    <w:rsid w:val="00123667"/>
    <w:rsid w:val="0014096F"/>
    <w:rsid w:val="00156F75"/>
    <w:rsid w:val="00166C48"/>
    <w:rsid w:val="00183CA7"/>
    <w:rsid w:val="00187B22"/>
    <w:rsid w:val="001A0F01"/>
    <w:rsid w:val="001A4152"/>
    <w:rsid w:val="001B49B8"/>
    <w:rsid w:val="001C2684"/>
    <w:rsid w:val="001D04CD"/>
    <w:rsid w:val="001D155C"/>
    <w:rsid w:val="001D288C"/>
    <w:rsid w:val="001D348A"/>
    <w:rsid w:val="001E085D"/>
    <w:rsid w:val="001E7A42"/>
    <w:rsid w:val="0021081B"/>
    <w:rsid w:val="002254BA"/>
    <w:rsid w:val="00253FDF"/>
    <w:rsid w:val="002715DB"/>
    <w:rsid w:val="002878BD"/>
    <w:rsid w:val="002B2CA4"/>
    <w:rsid w:val="002D59BE"/>
    <w:rsid w:val="003019B3"/>
    <w:rsid w:val="00340965"/>
    <w:rsid w:val="00363928"/>
    <w:rsid w:val="00375B08"/>
    <w:rsid w:val="00383CE4"/>
    <w:rsid w:val="003905DC"/>
    <w:rsid w:val="00391434"/>
    <w:rsid w:val="003927A7"/>
    <w:rsid w:val="003D411F"/>
    <w:rsid w:val="003D605E"/>
    <w:rsid w:val="00406254"/>
    <w:rsid w:val="00407FF4"/>
    <w:rsid w:val="00457EF0"/>
    <w:rsid w:val="0046753D"/>
    <w:rsid w:val="004705E8"/>
    <w:rsid w:val="00497CFC"/>
    <w:rsid w:val="004A221E"/>
    <w:rsid w:val="004C0529"/>
    <w:rsid w:val="004C4F46"/>
    <w:rsid w:val="004D17F5"/>
    <w:rsid w:val="00506247"/>
    <w:rsid w:val="00507002"/>
    <w:rsid w:val="00533048"/>
    <w:rsid w:val="00544C96"/>
    <w:rsid w:val="00545A0C"/>
    <w:rsid w:val="00571F59"/>
    <w:rsid w:val="005805C7"/>
    <w:rsid w:val="005A0852"/>
    <w:rsid w:val="005B7675"/>
    <w:rsid w:val="005C07F3"/>
    <w:rsid w:val="005C2A7F"/>
    <w:rsid w:val="005D02F1"/>
    <w:rsid w:val="005E7570"/>
    <w:rsid w:val="00603331"/>
    <w:rsid w:val="00617D7E"/>
    <w:rsid w:val="0068000A"/>
    <w:rsid w:val="00682DE1"/>
    <w:rsid w:val="00684904"/>
    <w:rsid w:val="006862A3"/>
    <w:rsid w:val="00690391"/>
    <w:rsid w:val="006A10CB"/>
    <w:rsid w:val="006A5EC0"/>
    <w:rsid w:val="006D1FE0"/>
    <w:rsid w:val="006D72AA"/>
    <w:rsid w:val="0070384D"/>
    <w:rsid w:val="007141D0"/>
    <w:rsid w:val="007317E5"/>
    <w:rsid w:val="007363F9"/>
    <w:rsid w:val="00751FC4"/>
    <w:rsid w:val="007757A5"/>
    <w:rsid w:val="007C6E1C"/>
    <w:rsid w:val="007C6E9D"/>
    <w:rsid w:val="007F2B55"/>
    <w:rsid w:val="007F3CF8"/>
    <w:rsid w:val="00831293"/>
    <w:rsid w:val="00833233"/>
    <w:rsid w:val="008344E1"/>
    <w:rsid w:val="00835D6D"/>
    <w:rsid w:val="0084717E"/>
    <w:rsid w:val="00851B52"/>
    <w:rsid w:val="008632FE"/>
    <w:rsid w:val="008C31CE"/>
    <w:rsid w:val="00910DD7"/>
    <w:rsid w:val="0092755F"/>
    <w:rsid w:val="00947332"/>
    <w:rsid w:val="009709C9"/>
    <w:rsid w:val="0097152E"/>
    <w:rsid w:val="00971916"/>
    <w:rsid w:val="009836E1"/>
    <w:rsid w:val="0099365C"/>
    <w:rsid w:val="009967B5"/>
    <w:rsid w:val="009A1CCE"/>
    <w:rsid w:val="009B6FE9"/>
    <w:rsid w:val="009B7142"/>
    <w:rsid w:val="009E0A7E"/>
    <w:rsid w:val="009E5E2A"/>
    <w:rsid w:val="009E781D"/>
    <w:rsid w:val="009F1E31"/>
    <w:rsid w:val="009F7078"/>
    <w:rsid w:val="00A00DB2"/>
    <w:rsid w:val="00A21BC5"/>
    <w:rsid w:val="00A26D43"/>
    <w:rsid w:val="00A43332"/>
    <w:rsid w:val="00A443E0"/>
    <w:rsid w:val="00A53979"/>
    <w:rsid w:val="00A816AF"/>
    <w:rsid w:val="00A82281"/>
    <w:rsid w:val="00A94742"/>
    <w:rsid w:val="00AA3327"/>
    <w:rsid w:val="00AA54FA"/>
    <w:rsid w:val="00AB30E1"/>
    <w:rsid w:val="00AB6B01"/>
    <w:rsid w:val="00AD7C8F"/>
    <w:rsid w:val="00AE02D5"/>
    <w:rsid w:val="00B149E9"/>
    <w:rsid w:val="00B22D20"/>
    <w:rsid w:val="00B441AC"/>
    <w:rsid w:val="00B52482"/>
    <w:rsid w:val="00B54309"/>
    <w:rsid w:val="00B55754"/>
    <w:rsid w:val="00B5734A"/>
    <w:rsid w:val="00B62EBB"/>
    <w:rsid w:val="00B66271"/>
    <w:rsid w:val="00B7504A"/>
    <w:rsid w:val="00B85E63"/>
    <w:rsid w:val="00B86EC9"/>
    <w:rsid w:val="00B96F88"/>
    <w:rsid w:val="00BA7C4E"/>
    <w:rsid w:val="00BE0D67"/>
    <w:rsid w:val="00BE38E7"/>
    <w:rsid w:val="00BF17EF"/>
    <w:rsid w:val="00CA2EA9"/>
    <w:rsid w:val="00CC3C27"/>
    <w:rsid w:val="00CC465F"/>
    <w:rsid w:val="00CD5014"/>
    <w:rsid w:val="00CE7EAD"/>
    <w:rsid w:val="00CF23FB"/>
    <w:rsid w:val="00D05295"/>
    <w:rsid w:val="00D237A6"/>
    <w:rsid w:val="00D40B40"/>
    <w:rsid w:val="00D43C57"/>
    <w:rsid w:val="00D52351"/>
    <w:rsid w:val="00D86786"/>
    <w:rsid w:val="00DA5703"/>
    <w:rsid w:val="00DB7295"/>
    <w:rsid w:val="00DC0BF9"/>
    <w:rsid w:val="00DE7C16"/>
    <w:rsid w:val="00DF2245"/>
    <w:rsid w:val="00DF46CE"/>
    <w:rsid w:val="00E37EC9"/>
    <w:rsid w:val="00E44E0A"/>
    <w:rsid w:val="00EA199B"/>
    <w:rsid w:val="00EE6FAD"/>
    <w:rsid w:val="00F04C8E"/>
    <w:rsid w:val="00F27BBE"/>
    <w:rsid w:val="00F37CFC"/>
    <w:rsid w:val="00F67549"/>
    <w:rsid w:val="00F83984"/>
    <w:rsid w:val="00F83DE2"/>
    <w:rsid w:val="00FA096F"/>
    <w:rsid w:val="00FA3329"/>
    <w:rsid w:val="00FA62CB"/>
    <w:rsid w:val="00FC37D8"/>
    <w:rsid w:val="00FC6AF3"/>
    <w:rsid w:val="00FC7756"/>
    <w:rsid w:val="00FF2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2303C-C910-44DC-BF20-8D3C82A19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7</TotalTime>
  <Pages>10</Pages>
  <Words>12632</Words>
  <Characters>72008</Characters>
  <Application>Microsoft Office Word</Application>
  <DocSecurity>0</DocSecurity>
  <Lines>600</Lines>
  <Paragraphs>168</Paragraphs>
  <ScaleCrop>false</ScaleCrop>
  <Company/>
  <LinksUpToDate>false</LinksUpToDate>
  <CharactersWithSpaces>8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47</cp:revision>
  <dcterms:created xsi:type="dcterms:W3CDTF">2021-02-23T06:20:00Z</dcterms:created>
  <dcterms:modified xsi:type="dcterms:W3CDTF">2021-02-2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